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5E817" w14:textId="0DFE66C4" w:rsidR="00831579" w:rsidRPr="00E7730B" w:rsidRDefault="008054DB" w:rsidP="00831579">
      <w:pPr>
        <w:pStyle w:val="Heading7"/>
        <w:rPr>
          <w:b w:val="0"/>
          <w:bCs w:val="0"/>
          <w:szCs w:val="24"/>
        </w:rPr>
      </w:pPr>
      <w:r w:rsidRPr="00E7730B">
        <w:rPr>
          <w:b w:val="0"/>
          <w:bCs w:val="0"/>
          <w:noProof/>
          <w:szCs w:val="24"/>
          <w:lang w:eastAsia="ko-KR"/>
        </w:rPr>
        <mc:AlternateContent>
          <mc:Choice Requires="wps">
            <w:drawing>
              <wp:anchor distT="0" distB="0" distL="114300" distR="114300" simplePos="0" relativeHeight="251660288" behindDoc="1" locked="0" layoutInCell="1" allowOverlap="1" wp14:anchorId="79C65E2B" wp14:editId="0BEB3BE7">
                <wp:simplePos x="0" y="0"/>
                <wp:positionH relativeFrom="column">
                  <wp:posOffset>-70485</wp:posOffset>
                </wp:positionH>
                <wp:positionV relativeFrom="paragraph">
                  <wp:posOffset>-357505</wp:posOffset>
                </wp:positionV>
                <wp:extent cx="5905500" cy="9435465"/>
                <wp:effectExtent l="0" t="0" r="19050" b="13335"/>
                <wp:wrapNone/>
                <wp:docPr id="8"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0" cy="943546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margin-left:-5.55pt;margin-top:-28.15pt;width:465pt;height:742.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" strokeweight="1pt"/>
            </w:pict>
          </mc:Fallback>
        </mc:AlternateContent>
      </w:r>
      <w:r w:rsidR="00831579" w:rsidRPr="00E7730B">
        <w:rPr>
          <w:b w:val="0"/>
          <w:bCs w:val="0"/>
          <w:szCs w:val="24"/>
        </w:rPr>
        <w:t>BỘ GIÁO DỤC VÀ ĐÀO TẠO</w:t>
      </w:r>
    </w:p>
    <w:p w14:paraId="67D57ADE" w14:textId="77777777" w:rsidR="00831579" w:rsidRPr="00E7730B" w:rsidRDefault="00831579" w:rsidP="00831579">
      <w:pPr>
        <w:pStyle w:val="Heading7"/>
        <w:rPr>
          <w:szCs w:val="24"/>
        </w:rPr>
      </w:pPr>
      <w:r w:rsidRPr="00E7730B">
        <w:rPr>
          <w:szCs w:val="24"/>
        </w:rPr>
        <w:t>TRƯỜNG ĐẠI HỌC MỎ - ĐỊA CHẤT</w:t>
      </w:r>
    </w:p>
    <w:p w14:paraId="03D77F8D" w14:textId="185F3243" w:rsidR="00987971" w:rsidRPr="00E7730B" w:rsidRDefault="008054DB" w:rsidP="00987971">
      <w:pPr>
        <w:rPr>
          <w:rFonts w:ascii="Times New Roman" w:hAnsi="Times New Roman"/>
        </w:rPr>
      </w:pPr>
      <w:r w:rsidRPr="00E7730B">
        <w:rPr>
          <w:noProof/>
          <w:lang w:eastAsia="ko-KR"/>
        </w:rPr>
        <mc:AlternateContent>
          <mc:Choice Requires="wps">
            <w:drawing>
              <wp:anchor distT="4294967295" distB="4294967295" distL="114300" distR="114300" simplePos="0" relativeHeight="251661312" behindDoc="0" locked="0" layoutInCell="1" allowOverlap="1" wp14:anchorId="4A179EF1" wp14:editId="1A41F44C">
                <wp:simplePos x="0" y="0"/>
                <wp:positionH relativeFrom="column">
                  <wp:posOffset>2272766</wp:posOffset>
                </wp:positionH>
                <wp:positionV relativeFrom="paragraph">
                  <wp:posOffset>89332</wp:posOffset>
                </wp:positionV>
                <wp:extent cx="1371600" cy="0"/>
                <wp:effectExtent l="0" t="0" r="0" b="0"/>
                <wp:wrapNone/>
                <wp:docPr id="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1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00574C5" id="Straight Connector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8.95pt,7.05pt" to="286.9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" strokecolor="windowText" strokeweight=".5pt">
                <v:stroke joinstyle="miter"/>
                <o:lock v:ext="edit" shapetype="f"/>
              </v:line>
            </w:pict>
          </mc:Fallback>
        </mc:AlternateContent>
      </w:r>
    </w:p>
    <w:p w14:paraId="7D450316" w14:textId="77777777" w:rsidR="00D80F98" w:rsidRPr="00E7730B" w:rsidRDefault="00D80F98" w:rsidP="00987971">
      <w:pPr>
        <w:pStyle w:val="Heading7"/>
        <w:rPr>
          <w:sz w:val="30"/>
          <w:szCs w:val="26"/>
          <w:lang w:val="es-ES"/>
        </w:rPr>
      </w:pPr>
    </w:p>
    <w:p w14:paraId="5B944C0A" w14:textId="77777777" w:rsidR="00D80F98" w:rsidRPr="00E7730B" w:rsidRDefault="00D80F98" w:rsidP="00987971">
      <w:pPr>
        <w:pStyle w:val="Heading7"/>
        <w:rPr>
          <w:sz w:val="30"/>
          <w:szCs w:val="26"/>
          <w:lang w:val="es-ES"/>
        </w:rPr>
      </w:pPr>
    </w:p>
    <w:p w14:paraId="63360EF2" w14:textId="77777777" w:rsidR="00D80F98" w:rsidRPr="00E7730B" w:rsidRDefault="00D80F98" w:rsidP="00987971">
      <w:pPr>
        <w:pStyle w:val="Heading7"/>
        <w:rPr>
          <w:sz w:val="30"/>
          <w:szCs w:val="26"/>
          <w:lang w:val="es-ES"/>
        </w:rPr>
      </w:pPr>
    </w:p>
    <w:p w14:paraId="2BE848A9" w14:textId="77777777" w:rsidR="00A402A4" w:rsidRPr="00E7730B" w:rsidRDefault="00A402A4" w:rsidP="00A402A4">
      <w:pPr>
        <w:rPr>
          <w:lang w:val="es-ES"/>
        </w:rPr>
      </w:pPr>
    </w:p>
    <w:p w14:paraId="093840B5" w14:textId="77777777" w:rsidR="00A402A4" w:rsidRPr="00E7730B" w:rsidRDefault="00A402A4" w:rsidP="00A402A4">
      <w:pPr>
        <w:rPr>
          <w:lang w:val="es-ES"/>
        </w:rPr>
      </w:pPr>
    </w:p>
    <w:p w14:paraId="0FA3EE38" w14:textId="63C7322C" w:rsidR="00987971" w:rsidRPr="00330F03" w:rsidRDefault="00A55A3B" w:rsidP="00987971">
      <w:pPr>
        <w:pStyle w:val="Heading7"/>
        <w:rPr>
          <w:sz w:val="36"/>
          <w:szCs w:val="26"/>
          <w:lang w:val="es-ES"/>
        </w:rPr>
      </w:pPr>
      <w:r w:rsidRPr="00330F03">
        <w:rPr>
          <w:sz w:val="36"/>
          <w:szCs w:val="26"/>
          <w:lang w:val="es-ES"/>
        </w:rPr>
        <w:t>BÁO CÁO SINH HOẠT</w:t>
      </w:r>
      <w:r w:rsidR="005E14AE" w:rsidRPr="00330F03">
        <w:rPr>
          <w:sz w:val="36"/>
          <w:szCs w:val="26"/>
          <w:lang w:val="es-ES"/>
        </w:rPr>
        <w:t xml:space="preserve"> HỌC THUẬT</w:t>
      </w:r>
    </w:p>
    <w:p w14:paraId="1EF68594" w14:textId="77777777" w:rsidR="00987971" w:rsidRPr="00E7730B" w:rsidRDefault="00987971" w:rsidP="00987971">
      <w:pPr>
        <w:jc w:val="center"/>
        <w:rPr>
          <w:rFonts w:ascii="Times New Roman" w:hAnsi="Times New Roman"/>
          <w:b/>
          <w:bCs/>
          <w:lang w:val="es-ES"/>
        </w:rPr>
      </w:pPr>
    </w:p>
    <w:p w14:paraId="726F512F" w14:textId="77777777" w:rsidR="00987971" w:rsidRPr="00E7730B" w:rsidRDefault="00987971" w:rsidP="00987971">
      <w:pPr>
        <w:jc w:val="center"/>
        <w:rPr>
          <w:rFonts w:ascii="Times New Roman" w:hAnsi="Times New Roman"/>
          <w:lang w:val="es-ES"/>
        </w:rPr>
      </w:pPr>
    </w:p>
    <w:p w14:paraId="338A70C9" w14:textId="77777777" w:rsidR="00987971" w:rsidRPr="00E7730B" w:rsidRDefault="00987971" w:rsidP="00987971">
      <w:pPr>
        <w:jc w:val="center"/>
        <w:rPr>
          <w:rFonts w:ascii="Times New Roman" w:hAnsi="Times New Roman"/>
          <w:lang w:val="es-ES"/>
        </w:rPr>
      </w:pPr>
    </w:p>
    <w:p w14:paraId="61159A78" w14:textId="77777777" w:rsidR="00987971" w:rsidRDefault="00987971" w:rsidP="00987971">
      <w:pPr>
        <w:jc w:val="center"/>
        <w:rPr>
          <w:rFonts w:ascii="Times New Roman" w:hAnsi="Times New Roman"/>
          <w:lang w:val="es-ES"/>
        </w:rPr>
      </w:pPr>
    </w:p>
    <w:p w14:paraId="121A2666" w14:textId="77777777" w:rsidR="005E14AE" w:rsidRDefault="005E14AE" w:rsidP="00987971">
      <w:pPr>
        <w:jc w:val="center"/>
        <w:rPr>
          <w:rFonts w:ascii="Times New Roman" w:hAnsi="Times New Roman"/>
          <w:lang w:val="es-ES"/>
        </w:rPr>
      </w:pPr>
    </w:p>
    <w:p w14:paraId="103FD121" w14:textId="77777777" w:rsidR="005E14AE" w:rsidRPr="00E7730B" w:rsidRDefault="005E14AE" w:rsidP="00987971">
      <w:pPr>
        <w:jc w:val="center"/>
        <w:rPr>
          <w:rFonts w:ascii="Times New Roman" w:hAnsi="Times New Roman"/>
          <w:lang w:val="es-ES"/>
        </w:rPr>
      </w:pPr>
    </w:p>
    <w:p w14:paraId="20D5229A" w14:textId="342EDA74" w:rsidR="00987971" w:rsidRPr="005E14AE" w:rsidRDefault="005E14AE" w:rsidP="00987971">
      <w:pPr>
        <w:jc w:val="center"/>
        <w:rPr>
          <w:rFonts w:ascii="Times New Roman" w:hAnsi="Times New Roman"/>
          <w:b/>
          <w:bCs/>
          <w:sz w:val="36"/>
          <w:szCs w:val="36"/>
          <w:lang w:val="es-ES"/>
        </w:rPr>
      </w:pPr>
      <w:r w:rsidRPr="005E14AE">
        <w:rPr>
          <w:rFonts w:ascii="Times New Roman" w:hAnsi="Times New Roman"/>
          <w:b/>
          <w:sz w:val="36"/>
          <w:szCs w:val="36"/>
          <w:lang w:val="es-ES"/>
        </w:rPr>
        <w:t xml:space="preserve">BÊ TÔNG THÔNG MINH SIÊU TÍNH NĂNG </w:t>
      </w:r>
      <w:r w:rsidRPr="005E14AE">
        <w:rPr>
          <w:rFonts w:ascii="Times New Roman" w:hAnsi="Times New Roman"/>
          <w:b/>
          <w:sz w:val="36"/>
          <w:szCs w:val="36"/>
          <w:lang w:val="es-ES"/>
        </w:rPr>
        <w:br/>
        <w:t>CÓ KHẢ NĂNG CẢM ỨNG SỰ THAY ĐỔI ỨNG SUẤT</w:t>
      </w:r>
    </w:p>
    <w:p w14:paraId="2B9D40F8" w14:textId="77777777" w:rsidR="00987971" w:rsidRPr="00E7730B" w:rsidRDefault="00987971" w:rsidP="00987971">
      <w:pPr>
        <w:jc w:val="center"/>
        <w:rPr>
          <w:rFonts w:ascii="Times New Roman" w:hAnsi="Times New Roman"/>
          <w:b/>
          <w:bCs/>
          <w:sz w:val="32"/>
          <w:szCs w:val="32"/>
          <w:lang w:val="es-ES"/>
        </w:rPr>
      </w:pPr>
    </w:p>
    <w:p w14:paraId="4AD22776" w14:textId="77777777" w:rsidR="00987971" w:rsidRPr="00E7730B" w:rsidRDefault="00987971" w:rsidP="00987971">
      <w:pPr>
        <w:jc w:val="center"/>
        <w:rPr>
          <w:rFonts w:ascii="Times New Roman" w:hAnsi="Times New Roman"/>
          <w:lang w:val="es-ES"/>
        </w:rPr>
      </w:pPr>
    </w:p>
    <w:p w14:paraId="7B40AAA3" w14:textId="77777777" w:rsidR="00287164" w:rsidRPr="00E7730B" w:rsidRDefault="00287164" w:rsidP="00987971">
      <w:pPr>
        <w:jc w:val="center"/>
        <w:rPr>
          <w:rFonts w:ascii="Times New Roman" w:hAnsi="Times New Roman"/>
          <w:lang w:val="es-ES"/>
        </w:rPr>
      </w:pPr>
    </w:p>
    <w:p w14:paraId="55F61D8C" w14:textId="4DA4FFC9" w:rsidR="00A402A4" w:rsidRPr="00E7730B" w:rsidRDefault="00A402A4" w:rsidP="005E14AE">
      <w:pPr>
        <w:spacing w:after="0" w:line="240" w:lineRule="auto"/>
        <w:jc w:val="center"/>
        <w:rPr>
          <w:rFonts w:ascii="Times New Roman" w:hAnsi="Times New Roman"/>
          <w:iCs/>
          <w:sz w:val="28"/>
          <w:szCs w:val="28"/>
          <w:lang w:val="es-ES"/>
        </w:rPr>
      </w:pPr>
      <w:r w:rsidRPr="00E7730B">
        <w:rPr>
          <w:rFonts w:ascii="Times New Roman" w:hAnsi="Times New Roman"/>
          <w:b/>
          <w:bCs/>
          <w:iCs/>
          <w:sz w:val="28"/>
          <w:szCs w:val="28"/>
          <w:lang w:val="es-ES"/>
        </w:rPr>
        <w:t xml:space="preserve">GV.TS. </w:t>
      </w:r>
      <w:r w:rsidR="005E14AE">
        <w:rPr>
          <w:rFonts w:ascii="Times New Roman" w:hAnsi="Times New Roman"/>
          <w:b/>
          <w:bCs/>
          <w:iCs/>
          <w:sz w:val="28"/>
          <w:szCs w:val="28"/>
          <w:lang w:val="es-ES"/>
        </w:rPr>
        <w:t>LÊ HUY VIỆT</w:t>
      </w:r>
    </w:p>
    <w:p w14:paraId="5DD85694" w14:textId="77777777" w:rsidR="00987971" w:rsidRPr="00E7730B" w:rsidRDefault="00987971" w:rsidP="00987971">
      <w:pPr>
        <w:jc w:val="center"/>
        <w:rPr>
          <w:rFonts w:ascii="Times New Roman" w:hAnsi="Times New Roman"/>
          <w:lang w:val="es-ES"/>
        </w:rPr>
      </w:pPr>
    </w:p>
    <w:p w14:paraId="3D4EF9CE" w14:textId="77777777" w:rsidR="00D80F98" w:rsidRDefault="00D80F98" w:rsidP="00987971">
      <w:pPr>
        <w:jc w:val="center"/>
        <w:rPr>
          <w:rFonts w:ascii="Times New Roman" w:hAnsi="Times New Roman"/>
          <w:b/>
          <w:sz w:val="30"/>
          <w:szCs w:val="30"/>
          <w:lang w:val="es-ES"/>
        </w:rPr>
      </w:pPr>
    </w:p>
    <w:p w14:paraId="4E3DDFDC" w14:textId="77777777" w:rsidR="005E14AE" w:rsidRDefault="005E14AE" w:rsidP="00987971">
      <w:pPr>
        <w:jc w:val="center"/>
        <w:rPr>
          <w:rFonts w:ascii="Times New Roman" w:hAnsi="Times New Roman"/>
          <w:b/>
          <w:sz w:val="30"/>
          <w:szCs w:val="30"/>
          <w:lang w:val="es-ES"/>
        </w:rPr>
      </w:pPr>
    </w:p>
    <w:p w14:paraId="36C1E4A6" w14:textId="77777777" w:rsidR="005E14AE" w:rsidRDefault="005E14AE" w:rsidP="00987971">
      <w:pPr>
        <w:jc w:val="center"/>
        <w:rPr>
          <w:rFonts w:ascii="Times New Roman" w:hAnsi="Times New Roman"/>
          <w:b/>
          <w:sz w:val="30"/>
          <w:szCs w:val="30"/>
          <w:lang w:val="es-ES"/>
        </w:rPr>
      </w:pPr>
    </w:p>
    <w:p w14:paraId="476D7318" w14:textId="77777777" w:rsidR="005E14AE" w:rsidRPr="00E7730B" w:rsidRDefault="005E14AE" w:rsidP="00987971">
      <w:pPr>
        <w:jc w:val="center"/>
        <w:rPr>
          <w:rFonts w:ascii="Times New Roman" w:hAnsi="Times New Roman"/>
          <w:b/>
          <w:sz w:val="30"/>
          <w:szCs w:val="30"/>
          <w:lang w:val="es-ES"/>
        </w:rPr>
      </w:pPr>
    </w:p>
    <w:p w14:paraId="19D224D6" w14:textId="77777777" w:rsidR="00A402A4" w:rsidRPr="00E7730B" w:rsidRDefault="00A402A4" w:rsidP="00987971">
      <w:pPr>
        <w:jc w:val="center"/>
        <w:rPr>
          <w:rFonts w:ascii="Times New Roman" w:hAnsi="Times New Roman"/>
          <w:b/>
          <w:sz w:val="30"/>
          <w:szCs w:val="30"/>
          <w:lang w:val="es-ES"/>
        </w:rPr>
      </w:pPr>
    </w:p>
    <w:p w14:paraId="4761500D" w14:textId="4CE541CD" w:rsidR="00656DC9" w:rsidRPr="00E7730B" w:rsidRDefault="00A402A4" w:rsidP="00656DC9">
      <w:pPr>
        <w:jc w:val="center"/>
        <w:rPr>
          <w:rFonts w:ascii="Times New Roman" w:hAnsi="Times New Roman"/>
          <w:b/>
          <w:bCs/>
          <w:lang w:val="es-ES"/>
        </w:rPr>
      </w:pPr>
      <w:r w:rsidRPr="00E7730B">
        <w:rPr>
          <w:rFonts w:ascii="Times New Roman" w:hAnsi="Times New Roman"/>
          <w:b/>
          <w:sz w:val="28"/>
          <w:szCs w:val="28"/>
          <w:lang w:val="es-ES"/>
        </w:rPr>
        <w:t>HÀ NỘI, 202</w:t>
      </w:r>
      <w:r w:rsidR="005E14AE">
        <w:rPr>
          <w:rFonts w:ascii="Times New Roman" w:hAnsi="Times New Roman"/>
          <w:b/>
          <w:sz w:val="28"/>
          <w:szCs w:val="28"/>
          <w:lang w:val="es-ES"/>
        </w:rPr>
        <w:t>1</w:t>
      </w: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9634"/>
      </w:tblGrid>
      <w:tr w:rsidR="00A114A6" w:rsidRPr="00E7730B" w14:paraId="4440D7EA" w14:textId="77777777" w:rsidTr="00F65557">
        <w:trPr>
          <w:trHeight w:val="424"/>
        </w:trPr>
        <w:tc>
          <w:tcPr>
            <w:tcW w:w="9634" w:type="dxa"/>
            <w:noWrap/>
          </w:tcPr>
          <w:p w14:paraId="061CBB77" w14:textId="17514208" w:rsidR="00A114A6" w:rsidRPr="00E7730B" w:rsidRDefault="00A55A3B" w:rsidP="00A114A6">
            <w:pPr>
              <w:keepNext/>
              <w:spacing w:before="120" w:after="0" w:line="264" w:lineRule="auto"/>
              <w:ind w:left="360" w:hanging="360"/>
              <w:jc w:val="both"/>
              <w:outlineLvl w:val="0"/>
              <w:rPr>
                <w:rFonts w:ascii="Times New Roman" w:hAnsi="Times New Roman"/>
                <w:b/>
                <w:bCs/>
                <w:sz w:val="20"/>
                <w:szCs w:val="20"/>
                <w:lang w:val="nl-NL"/>
              </w:rPr>
            </w:pPr>
            <w:r>
              <w:rPr>
                <w:rFonts w:ascii="Times New Roman" w:hAnsi="Times New Roman"/>
                <w:b/>
                <w:bCs/>
                <w:sz w:val="20"/>
                <w:szCs w:val="20"/>
                <w:lang w:val="nl-NL"/>
              </w:rPr>
              <w:lastRenderedPageBreak/>
              <w:t>1</w:t>
            </w:r>
            <w:r w:rsidR="00A114A6" w:rsidRPr="00E7730B">
              <w:rPr>
                <w:rFonts w:ascii="Times New Roman" w:hAnsi="Times New Roman"/>
                <w:b/>
                <w:bCs/>
                <w:sz w:val="20"/>
                <w:szCs w:val="20"/>
                <w:lang w:val="nl-NL"/>
              </w:rPr>
              <w:t xml:space="preserve">.  </w:t>
            </w:r>
            <w:r>
              <w:rPr>
                <w:rFonts w:ascii="Times New Roman" w:hAnsi="Times New Roman"/>
                <w:b/>
                <w:bCs/>
                <w:spacing w:val="16"/>
                <w:position w:val="2"/>
                <w:sz w:val="20"/>
                <w:szCs w:val="20"/>
                <w:lang w:val="nl-NL"/>
              </w:rPr>
              <w:t>ĐẶT VẤN ĐỀ</w:t>
            </w:r>
            <w:r w:rsidR="00A114A6" w:rsidRPr="00E7730B">
              <w:rPr>
                <w:rFonts w:ascii="Times New Roman" w:hAnsi="Times New Roman"/>
                <w:b/>
                <w:bCs/>
                <w:spacing w:val="16"/>
                <w:sz w:val="20"/>
                <w:szCs w:val="20"/>
                <w:lang w:val="nl-NL"/>
              </w:rPr>
              <w:t xml:space="preserve"> </w:t>
            </w:r>
          </w:p>
          <w:p w14:paraId="2E4E75A8" w14:textId="77777777" w:rsidR="00A55A3B" w:rsidRPr="00330F03" w:rsidRDefault="00A55A3B" w:rsidP="00A55A3B">
            <w:pPr>
              <w:spacing w:before="120" w:after="0" w:line="288" w:lineRule="auto"/>
              <w:ind w:firstLine="425"/>
              <w:jc w:val="both"/>
              <w:rPr>
                <w:rFonts w:ascii="Times New Roman" w:hAnsi="Times New Roman"/>
                <w:bCs/>
                <w:sz w:val="24"/>
                <w:szCs w:val="24"/>
                <w:lang w:val="nl-NL"/>
              </w:rPr>
            </w:pPr>
            <w:r w:rsidRPr="00A55A3B">
              <w:rPr>
                <w:rFonts w:ascii="Times New Roman" w:hAnsi="Times New Roman"/>
                <w:bCs/>
                <w:sz w:val="24"/>
                <w:szCs w:val="24"/>
                <w:lang w:val="nl-NL"/>
              </w:rPr>
              <w:t xml:space="preserve">Các công trình bê tông quy mô lớn như nhà cao tầng, các cầu nhịp lớn, đập bê tông cốt thép bị phá hủy đột ngột do xuống cấp dẫn đến thảm họa công trình gây ra thiệt hại to lớn về người và tài sản. </w:t>
            </w:r>
            <w:r w:rsidRPr="00330F03">
              <w:rPr>
                <w:rFonts w:ascii="Times New Roman" w:hAnsi="Times New Roman"/>
                <w:bCs/>
                <w:sz w:val="24"/>
                <w:szCs w:val="24"/>
                <w:lang w:val="nl-NL"/>
              </w:rPr>
              <w:t>Bảng 1 tổng hợp một số thảm họa công trình điển hình trong quá khứ và gần đây trên thế giới. Các thảm họa của các công trình đặt ra vấn đề cấp thiết trong công tác đánh giá, kiểm tra tình trạng an toàn của kết cấu công trình (structural health monitoring system) cho tất cả các quốc gia trên thế giới, đặc biệt cho các công trình xây dựng có tuổi thọ cao. Các phương án xây dựng các công trình mới có tính đến giải pháp đánh giá tình trạng kết cấu ngay từ khi xây dựng cũng ngày càng được quan tâm.</w:t>
            </w:r>
          </w:p>
          <w:p w14:paraId="5D55F38A" w14:textId="74AE78BC" w:rsidR="00A55A3B" w:rsidRPr="00F84DA4" w:rsidRDefault="00A55A3B" w:rsidP="00A55A3B">
            <w:pPr>
              <w:spacing w:before="120" w:after="0" w:line="288" w:lineRule="auto"/>
              <w:ind w:left="360"/>
              <w:jc w:val="center"/>
              <w:rPr>
                <w:rFonts w:ascii="Times New Roman" w:hAnsi="Times New Roman"/>
                <w:bCs/>
                <w:sz w:val="24"/>
                <w:szCs w:val="24"/>
              </w:rPr>
            </w:pPr>
            <w:r>
              <w:rPr>
                <w:noProof/>
                <w:sz w:val="26"/>
                <w:szCs w:val="26"/>
                <w:lang w:eastAsia="ko-KR"/>
              </w:rPr>
              <w:drawing>
                <wp:inline distT="0" distB="0" distL="0" distR="0" wp14:anchorId="39D5E243" wp14:editId="3532B09E">
                  <wp:extent cx="5271770" cy="2950210"/>
                  <wp:effectExtent l="0" t="0" r="5080" b="2540"/>
                  <wp:docPr id="9" name="Picture 9" descr="cau Dai Loan sap a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u Dai Loan sap anh 1"/>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5271770" cy="2950210"/>
                          </a:xfrm>
                          <a:prstGeom prst="rect">
                            <a:avLst/>
                          </a:prstGeom>
                          <a:noFill/>
                          <a:ln>
                            <a:noFill/>
                          </a:ln>
                        </pic:spPr>
                      </pic:pic>
                    </a:graphicData>
                  </a:graphic>
                </wp:inline>
              </w:drawing>
            </w:r>
          </w:p>
          <w:p w14:paraId="456CCEBF" w14:textId="77777777" w:rsidR="00A55A3B" w:rsidRDefault="00A55A3B" w:rsidP="00A55A3B">
            <w:pPr>
              <w:spacing w:before="120" w:after="0" w:line="288" w:lineRule="auto"/>
              <w:ind w:left="360"/>
              <w:jc w:val="center"/>
              <w:rPr>
                <w:rFonts w:ascii="Times New Roman" w:hAnsi="Times New Roman"/>
                <w:bCs/>
                <w:sz w:val="24"/>
                <w:szCs w:val="24"/>
              </w:rPr>
            </w:pPr>
            <w:r w:rsidRPr="00F84DA4">
              <w:rPr>
                <w:rFonts w:ascii="Times New Roman" w:hAnsi="Times New Roman"/>
                <w:bCs/>
                <w:sz w:val="24"/>
                <w:szCs w:val="24"/>
              </w:rPr>
              <w:t>Hình 1 – Phá hủy cầu Nanfang'ao, Đài Loan (2019). Ảnh nguồn internet.</w:t>
            </w:r>
          </w:p>
          <w:p w14:paraId="13046BED" w14:textId="77777777" w:rsidR="00A55A3B" w:rsidRPr="005B1F55" w:rsidRDefault="00A55A3B" w:rsidP="00A55A3B">
            <w:pPr>
              <w:pStyle w:val="a"/>
              <w:tabs>
                <w:tab w:val="left" w:pos="567"/>
                <w:tab w:val="left" w:pos="4764"/>
              </w:tabs>
              <w:wordWrap/>
              <w:spacing w:before="120" w:after="20" w:line="271" w:lineRule="auto"/>
              <w:ind w:left="292" w:hanging="292"/>
              <w:jc w:val="center"/>
              <w:rPr>
                <w:color w:val="auto"/>
                <w:sz w:val="24"/>
                <w:szCs w:val="24"/>
                <w:lang w:val="vi-VN"/>
              </w:rPr>
            </w:pPr>
            <w:r w:rsidRPr="005B1F55">
              <w:rPr>
                <w:rFonts w:eastAsia="돋움"/>
                <w:color w:val="auto"/>
                <w:spacing w:val="-6"/>
                <w:sz w:val="24"/>
                <w:szCs w:val="24"/>
                <w:lang w:val="vi-VN"/>
              </w:rPr>
              <w:t xml:space="preserve">Bảng 1 – Thiệt hại về </w:t>
            </w:r>
            <w:r w:rsidRPr="005B1F55">
              <w:rPr>
                <w:rFonts w:eastAsia="돋움"/>
                <w:color w:val="auto"/>
                <w:spacing w:val="-6"/>
                <w:sz w:val="24"/>
                <w:szCs w:val="24"/>
              </w:rPr>
              <w:t xml:space="preserve">người </w:t>
            </w:r>
            <w:r w:rsidRPr="005B1F55">
              <w:rPr>
                <w:rFonts w:eastAsia="돋움"/>
                <w:color w:val="auto"/>
                <w:spacing w:val="-6"/>
                <w:sz w:val="24"/>
                <w:szCs w:val="24"/>
                <w:lang w:val="vi-VN"/>
              </w:rPr>
              <w:t xml:space="preserve">và </w:t>
            </w:r>
            <w:r w:rsidRPr="005B1F55">
              <w:rPr>
                <w:rFonts w:eastAsia="돋움"/>
                <w:color w:val="auto"/>
                <w:spacing w:val="-6"/>
                <w:sz w:val="24"/>
                <w:szCs w:val="24"/>
              </w:rPr>
              <w:t>kinh tế</w:t>
            </w:r>
            <w:r w:rsidRPr="005B1F55">
              <w:rPr>
                <w:rFonts w:eastAsia="돋움"/>
                <w:color w:val="auto"/>
                <w:spacing w:val="-6"/>
                <w:sz w:val="24"/>
                <w:szCs w:val="24"/>
                <w:lang w:val="vi-VN"/>
              </w:rPr>
              <w:t xml:space="preserve"> do các thảm họa</w:t>
            </w:r>
            <w:r w:rsidRPr="005B1F55">
              <w:rPr>
                <w:rFonts w:eastAsia="돋움"/>
                <w:color w:val="auto"/>
                <w:spacing w:val="-6"/>
                <w:sz w:val="24"/>
                <w:szCs w:val="24"/>
              </w:rPr>
              <w:t xml:space="preserve"> công trình</w:t>
            </w:r>
            <w:r w:rsidRPr="005B1F55">
              <w:rPr>
                <w:rFonts w:eastAsia="돋움"/>
                <w:color w:val="auto"/>
                <w:spacing w:val="-6"/>
                <w:sz w:val="24"/>
                <w:szCs w:val="24"/>
                <w:lang w:val="vi-VN"/>
              </w:rPr>
              <w:t xml:space="preserve"> điển hình</w:t>
            </w:r>
          </w:p>
          <w:tbl>
            <w:tblPr>
              <w:tblOverlap w:val="never"/>
              <w:tblW w:w="0" w:type="auto"/>
              <w:tblBorders>
                <w:top w:val="single" w:sz="2" w:space="0" w:color="000000"/>
                <w:left w:val="single" w:sz="2" w:space="0" w:color="000000"/>
                <w:bottom w:val="single" w:sz="2" w:space="0" w:color="000000"/>
                <w:right w:val="single" w:sz="2" w:space="0" w:color="000000"/>
              </w:tblBorders>
              <w:tblCellMar>
                <w:top w:w="15" w:type="dxa"/>
                <w:left w:w="15" w:type="dxa"/>
                <w:bottom w:w="15" w:type="dxa"/>
                <w:right w:w="15" w:type="dxa"/>
              </w:tblCellMar>
              <w:tblLook w:val="04A0" w:firstRow="1" w:lastRow="0" w:firstColumn="1" w:lastColumn="0" w:noHBand="0" w:noVBand="1"/>
            </w:tblPr>
            <w:tblGrid>
              <w:gridCol w:w="2805"/>
              <w:gridCol w:w="1439"/>
              <w:gridCol w:w="964"/>
              <w:gridCol w:w="839"/>
              <w:gridCol w:w="1132"/>
              <w:gridCol w:w="1197"/>
              <w:gridCol w:w="1036"/>
            </w:tblGrid>
            <w:tr w:rsidR="00A55A3B" w:rsidRPr="005B1F55" w14:paraId="74B48D14"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shd w:val="clear" w:color="auto" w:fill="FFFFFF"/>
                  <w:tcMar>
                    <w:top w:w="28" w:type="dxa"/>
                    <w:left w:w="102" w:type="dxa"/>
                    <w:bottom w:w="28" w:type="dxa"/>
                    <w:right w:w="102" w:type="dxa"/>
                  </w:tcMar>
                  <w:vAlign w:val="center"/>
                  <w:hideMark/>
                </w:tcPr>
                <w:p w14:paraId="2BAD17EC"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b/>
                      <w:bCs/>
                      <w:spacing w:val="-6"/>
                      <w:lang w:eastAsia="ko-KR"/>
                    </w:rPr>
                    <w:t>Tên công trình</w:t>
                  </w:r>
                </w:p>
              </w:tc>
              <w:tc>
                <w:tcPr>
                  <w:tcW w:w="1455" w:type="dxa"/>
                  <w:tcBorders>
                    <w:top w:val="single" w:sz="2" w:space="0" w:color="000000"/>
                    <w:left w:val="single" w:sz="2" w:space="0" w:color="000000"/>
                    <w:bottom w:val="single" w:sz="2" w:space="0" w:color="000000"/>
                    <w:right w:val="single" w:sz="2" w:space="0" w:color="000000"/>
                  </w:tcBorders>
                  <w:shd w:val="clear" w:color="auto" w:fill="FFFFFF"/>
                  <w:tcMar>
                    <w:top w:w="28" w:type="dxa"/>
                    <w:left w:w="102" w:type="dxa"/>
                    <w:bottom w:w="28" w:type="dxa"/>
                    <w:right w:w="102" w:type="dxa"/>
                  </w:tcMar>
                  <w:vAlign w:val="center"/>
                  <w:hideMark/>
                </w:tcPr>
                <w:p w14:paraId="2A7B94B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b/>
                      <w:bCs/>
                      <w:spacing w:val="-6"/>
                      <w:lang w:eastAsia="ko-KR"/>
                    </w:rPr>
                    <w:t>Vị trí</w:t>
                  </w: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62063F52"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b/>
                      <w:bCs/>
                      <w:spacing w:val="-6"/>
                      <w:lang w:eastAsia="ko-KR"/>
                    </w:rPr>
                  </w:pPr>
                  <w:r w:rsidRPr="005B1F55">
                    <w:rPr>
                      <w:rFonts w:ascii="Times New Roman" w:hAnsi="Times New Roman"/>
                      <w:b/>
                      <w:bCs/>
                      <w:spacing w:val="-6"/>
                      <w:lang w:eastAsia="ko-KR"/>
                    </w:rPr>
                    <w:t>Năm xây dựng</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Mar>
                    <w:top w:w="28" w:type="dxa"/>
                    <w:left w:w="102" w:type="dxa"/>
                    <w:bottom w:w="28" w:type="dxa"/>
                    <w:right w:w="102" w:type="dxa"/>
                  </w:tcMar>
                  <w:vAlign w:val="center"/>
                  <w:hideMark/>
                </w:tcPr>
                <w:p w14:paraId="24B8281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b/>
                      <w:bCs/>
                      <w:spacing w:val="-6"/>
                      <w:lang w:eastAsia="ko-KR"/>
                    </w:rPr>
                    <w:t>Năm xảy ra</w:t>
                  </w:r>
                </w:p>
              </w:tc>
              <w:tc>
                <w:tcPr>
                  <w:tcW w:w="1156" w:type="dxa"/>
                  <w:tcBorders>
                    <w:top w:val="single" w:sz="2" w:space="0" w:color="000000"/>
                    <w:left w:val="single" w:sz="2" w:space="0" w:color="000000"/>
                    <w:bottom w:val="single" w:sz="2" w:space="0" w:color="000000"/>
                    <w:right w:val="single" w:sz="2" w:space="0" w:color="000000"/>
                  </w:tcBorders>
                  <w:shd w:val="clear" w:color="auto" w:fill="FFFFFF"/>
                  <w:tcMar>
                    <w:top w:w="28" w:type="dxa"/>
                    <w:left w:w="102" w:type="dxa"/>
                    <w:bottom w:w="28" w:type="dxa"/>
                    <w:right w:w="102" w:type="dxa"/>
                  </w:tcMar>
                  <w:vAlign w:val="center"/>
                  <w:hideMark/>
                </w:tcPr>
                <w:p w14:paraId="47E8065A"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b/>
                      <w:bCs/>
                      <w:spacing w:val="-6"/>
                      <w:lang w:eastAsia="ko-KR"/>
                    </w:rPr>
                    <w:t xml:space="preserve">Số người chết </w:t>
                  </w:r>
                </w:p>
              </w:tc>
              <w:tc>
                <w:tcPr>
                  <w:tcW w:w="1224" w:type="dxa"/>
                  <w:tcBorders>
                    <w:top w:val="single" w:sz="2" w:space="0" w:color="000000"/>
                    <w:left w:val="single" w:sz="2" w:space="0" w:color="000000"/>
                    <w:bottom w:val="single" w:sz="2" w:space="0" w:color="000000"/>
                    <w:right w:val="single" w:sz="2" w:space="0" w:color="000000"/>
                  </w:tcBorders>
                  <w:shd w:val="clear" w:color="auto" w:fill="FFFFFF"/>
                  <w:tcMar>
                    <w:top w:w="28" w:type="dxa"/>
                    <w:left w:w="102" w:type="dxa"/>
                    <w:bottom w:w="28" w:type="dxa"/>
                    <w:right w:w="102" w:type="dxa"/>
                  </w:tcMar>
                  <w:vAlign w:val="center"/>
                  <w:hideMark/>
                </w:tcPr>
                <w:p w14:paraId="2B48836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b/>
                      <w:bCs/>
                      <w:spacing w:val="-6"/>
                      <w:lang w:eastAsia="ko-KR"/>
                    </w:rPr>
                    <w:t>Thiệt hại (tỷ VNĐ) *</w:t>
                  </w:r>
                </w:p>
              </w:tc>
              <w:tc>
                <w:tcPr>
                  <w:tcW w:w="1064" w:type="dxa"/>
                  <w:tcBorders>
                    <w:top w:val="single" w:sz="2" w:space="0" w:color="000000"/>
                    <w:left w:val="single" w:sz="2" w:space="0" w:color="000000"/>
                    <w:bottom w:val="single" w:sz="2" w:space="0" w:color="000000"/>
                    <w:right w:val="single" w:sz="2" w:space="0" w:color="000000"/>
                  </w:tcBorders>
                  <w:shd w:val="clear" w:color="auto" w:fill="FFFFFF"/>
                </w:tcPr>
                <w:p w14:paraId="17E62F62"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b/>
                      <w:bCs/>
                      <w:spacing w:val="-6"/>
                      <w:lang w:eastAsia="ko-KR"/>
                    </w:rPr>
                  </w:pPr>
                  <w:r w:rsidRPr="005B1F55">
                    <w:rPr>
                      <w:rFonts w:ascii="Times New Roman" w:hAnsi="Times New Roman"/>
                      <w:b/>
                      <w:bCs/>
                      <w:spacing w:val="-6"/>
                      <w:lang w:eastAsia="ko-KR"/>
                    </w:rPr>
                    <w:t>Tham khảo</w:t>
                  </w:r>
                </w:p>
              </w:tc>
            </w:tr>
            <w:tr w:rsidR="00A55A3B" w:rsidRPr="005B1F55" w14:paraId="429A3B17"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95273C"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Sampoong Department Store</w:t>
                  </w:r>
                  <w:r w:rsidRPr="005B1F55">
                    <w:rPr>
                      <w:rFonts w:ascii="Times New Roman" w:hAnsi="Times New Roman"/>
                      <w:lang w:eastAsia="ko-KR"/>
                    </w:rPr>
                    <w:t xml:space="preserve"> </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0F0315"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Hàn Quốc</w:t>
                  </w:r>
                </w:p>
              </w:tc>
              <w:tc>
                <w:tcPr>
                  <w:tcW w:w="992" w:type="dxa"/>
                  <w:tcBorders>
                    <w:top w:val="single" w:sz="2" w:space="0" w:color="000000"/>
                    <w:left w:val="single" w:sz="2" w:space="0" w:color="000000"/>
                    <w:bottom w:val="single" w:sz="2" w:space="0" w:color="000000"/>
                    <w:right w:val="single" w:sz="2" w:space="0" w:color="000000"/>
                  </w:tcBorders>
                </w:tcPr>
                <w:p w14:paraId="50F6381C"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1989</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0D37134"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995</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AA820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502</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A16FD"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5400</w:t>
                  </w:r>
                </w:p>
              </w:tc>
              <w:tc>
                <w:tcPr>
                  <w:tcW w:w="1064" w:type="dxa"/>
                  <w:tcBorders>
                    <w:top w:val="single" w:sz="2" w:space="0" w:color="000000"/>
                    <w:left w:val="single" w:sz="2" w:space="0" w:color="000000"/>
                    <w:bottom w:val="single" w:sz="2" w:space="0" w:color="000000"/>
                    <w:right w:val="single" w:sz="2" w:space="0" w:color="000000"/>
                  </w:tcBorders>
                </w:tcPr>
                <w:p w14:paraId="2760AB5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www.greatdisasters.co.uk/the-sampoong-department-store-collapse/","id":"ITEM-1","issued":{"date-parts":[["0"]]},"title":"http://www.greatdisasters.co.uk/the-sampoong-department-store-collapse/","type":"webpage"},"uris":["http://www.mendeley.com/documents/?uuid=27f33c46-05a1-4a04-9e41-7d4e9a1e2671"]}],"mendeley":{"formattedCitation":"[1]","plainTextFormattedCitation":"[1]","previouslyFormattedCitation":"[1]"},"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1]</w:t>
                  </w:r>
                  <w:r w:rsidRPr="005B1F55">
                    <w:rPr>
                      <w:rFonts w:ascii="Times New Roman" w:hAnsi="Times New Roman"/>
                      <w:spacing w:val="-6"/>
                      <w:lang w:eastAsia="ko-KR"/>
                    </w:rPr>
                    <w:fldChar w:fldCharType="end"/>
                  </w:r>
                </w:p>
              </w:tc>
            </w:tr>
            <w:tr w:rsidR="00A55A3B" w:rsidRPr="005B1F55" w14:paraId="5CEF1D47"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D9BF5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Point pleasant bridge</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8D57BA"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Mỹ</w:t>
                  </w:r>
                </w:p>
              </w:tc>
              <w:tc>
                <w:tcPr>
                  <w:tcW w:w="992" w:type="dxa"/>
                  <w:tcBorders>
                    <w:top w:val="single" w:sz="2" w:space="0" w:color="000000"/>
                    <w:left w:val="single" w:sz="2" w:space="0" w:color="000000"/>
                    <w:bottom w:val="single" w:sz="2" w:space="0" w:color="000000"/>
                    <w:right w:val="single" w:sz="2" w:space="0" w:color="000000"/>
                  </w:tcBorders>
                </w:tcPr>
                <w:p w14:paraId="0E6B311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1928</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1482EBB"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967</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3585D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47</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55B5A25"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3500</w:t>
                  </w:r>
                </w:p>
              </w:tc>
              <w:tc>
                <w:tcPr>
                  <w:tcW w:w="1064" w:type="dxa"/>
                  <w:tcBorders>
                    <w:top w:val="single" w:sz="2" w:space="0" w:color="000000"/>
                    <w:left w:val="single" w:sz="2" w:space="0" w:color="000000"/>
                    <w:bottom w:val="single" w:sz="2" w:space="0" w:color="000000"/>
                    <w:right w:val="single" w:sz="2" w:space="0" w:color="000000"/>
                  </w:tcBorders>
                </w:tcPr>
                <w:p w14:paraId="7C9E389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s://transportation.wv.gov/highways/bridge_facts/Modern-Bridges/Pages/Silver.aspx","id":"ITEM-1","issued":{"date-parts":[["0"]]},"title":"https://theconstructor.org/case-study/point-pleasant-bridge-disaster/299049/","type":"webpage"},"uris":["http://www.mendeley.com/documents/?uuid=0e90b093-99fe-4287-9bb6-905aa1224d28"]}],"mendeley":{"formattedCitation":"[2]","plainTextFormattedCitation":"[2]","previouslyFormattedCitation":"[2]"},"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2]</w:t>
                  </w:r>
                  <w:r w:rsidRPr="005B1F55">
                    <w:rPr>
                      <w:rFonts w:ascii="Times New Roman" w:hAnsi="Times New Roman"/>
                      <w:spacing w:val="-6"/>
                      <w:lang w:eastAsia="ko-KR"/>
                    </w:rPr>
                    <w:fldChar w:fldCharType="end"/>
                  </w:r>
                </w:p>
              </w:tc>
            </w:tr>
            <w:tr w:rsidR="00A55A3B" w:rsidRPr="005B1F55" w14:paraId="035C8F51"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30DD3"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Tous dam</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3763A1C" w14:textId="77777777" w:rsidR="00A55A3B" w:rsidRPr="005B1F55" w:rsidRDefault="00A55A3B" w:rsidP="00A55A3B">
                  <w:pPr>
                    <w:widowControl w:val="0"/>
                    <w:tabs>
                      <w:tab w:val="left" w:pos="567"/>
                    </w:tabs>
                    <w:autoSpaceDE w:val="0"/>
                    <w:autoSpaceDN w:val="0"/>
                    <w:snapToGrid w:val="0"/>
                    <w:spacing w:before="120" w:after="20" w:line="271" w:lineRule="auto"/>
                    <w:textAlignment w:val="baseline"/>
                    <w:rPr>
                      <w:rFonts w:ascii="Times New Roman" w:hAnsi="Times New Roman"/>
                      <w:lang w:eastAsia="ko-KR"/>
                    </w:rPr>
                  </w:pPr>
                  <w:r w:rsidRPr="005B1F55">
                    <w:rPr>
                      <w:rFonts w:ascii="Times New Roman" w:hAnsi="Times New Roman"/>
                      <w:spacing w:val="-6"/>
                      <w:lang w:eastAsia="ko-KR"/>
                    </w:rPr>
                    <w:t>Tây Ban Nha</w:t>
                  </w:r>
                </w:p>
              </w:tc>
              <w:tc>
                <w:tcPr>
                  <w:tcW w:w="992" w:type="dxa"/>
                  <w:tcBorders>
                    <w:top w:val="single" w:sz="2" w:space="0" w:color="000000"/>
                    <w:left w:val="single" w:sz="2" w:space="0" w:color="000000"/>
                    <w:bottom w:val="single" w:sz="2" w:space="0" w:color="000000"/>
                    <w:right w:val="single" w:sz="2" w:space="0" w:color="000000"/>
                  </w:tcBorders>
                </w:tcPr>
                <w:p w14:paraId="39A01193"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1978</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CF003B"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982</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C48AA6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25</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ABD2800"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6600</w:t>
                  </w:r>
                </w:p>
              </w:tc>
              <w:tc>
                <w:tcPr>
                  <w:tcW w:w="1064" w:type="dxa"/>
                  <w:tcBorders>
                    <w:top w:val="single" w:sz="2" w:space="0" w:color="000000"/>
                    <w:left w:val="single" w:sz="2" w:space="0" w:color="000000"/>
                    <w:bottom w:val="single" w:sz="2" w:space="0" w:color="000000"/>
                    <w:right w:val="single" w:sz="2" w:space="0" w:color="000000"/>
                  </w:tcBorders>
                </w:tcPr>
                <w:p w14:paraId="55B45CE5"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s://damfailures.org/case-study/tous-dam-spain-1982/","id":"ITEM-1","issued":{"date-parts":[["0"]]},"title":"https://ideas.repec.org/a/spr/nathaz/v65y2013i3p1981-1998.html","type":"webpage"},"uris":["http://www.mendeley.com/documents/?uuid=aec2092a-5f34-4e96-b400-cb6587c1f559"]}],"mendeley":{"formattedCitation":"[3]","plainTextFormattedCitation":"[3]"},"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3]</w:t>
                  </w:r>
                  <w:r w:rsidRPr="005B1F55">
                    <w:rPr>
                      <w:rFonts w:ascii="Times New Roman" w:hAnsi="Times New Roman"/>
                      <w:spacing w:val="-6"/>
                      <w:lang w:eastAsia="ko-KR"/>
                    </w:rPr>
                    <w:fldChar w:fldCharType="end"/>
                  </w:r>
                </w:p>
              </w:tc>
            </w:tr>
            <w:tr w:rsidR="00A55A3B" w:rsidRPr="005B1F55" w14:paraId="571C0B47"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0F2CCE7"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I-35W Mississippi River bridge</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AB6F6B"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Mỹ</w:t>
                  </w:r>
                </w:p>
              </w:tc>
              <w:tc>
                <w:tcPr>
                  <w:tcW w:w="992" w:type="dxa"/>
                  <w:tcBorders>
                    <w:top w:val="single" w:sz="2" w:space="0" w:color="000000"/>
                    <w:left w:val="single" w:sz="2" w:space="0" w:color="000000"/>
                    <w:bottom w:val="single" w:sz="2" w:space="0" w:color="000000"/>
                    <w:right w:val="single" w:sz="2" w:space="0" w:color="000000"/>
                  </w:tcBorders>
                </w:tcPr>
                <w:p w14:paraId="44DE29D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1967</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F92D3A"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2007</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748BC0D"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3</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C62F81F"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1250</w:t>
                  </w:r>
                </w:p>
              </w:tc>
              <w:tc>
                <w:tcPr>
                  <w:tcW w:w="1064" w:type="dxa"/>
                  <w:tcBorders>
                    <w:top w:val="single" w:sz="2" w:space="0" w:color="000000"/>
                    <w:left w:val="single" w:sz="2" w:space="0" w:color="000000"/>
                    <w:bottom w:val="single" w:sz="2" w:space="0" w:color="000000"/>
                    <w:right w:val="single" w:sz="2" w:space="0" w:color="000000"/>
                  </w:tcBorders>
                </w:tcPr>
                <w:p w14:paraId="4BD575FB"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s://www.npr.org/2017/08/01/540669701/10-years-after-bridge-collapse-america-is-still-crumbling","id":"ITEM-1","issued":{"date-parts":[["0"]]},"title":"https://www.npr.org/2017/08/01/540669701/10-years-after-bridge-collapse-america-is-still-crumbling","type":"webpage"},"uris":["http://www.mendeley.com/documents/?uuid=40127907-ee40-4d6f-93dd-8098ab1502bd"]}],"mendeley":{"formattedCitation":"[4]","plainTextFormattedCitation":"[4]","previouslyFormattedCitation":"[3]"},"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4]</w:t>
                  </w:r>
                  <w:r w:rsidRPr="005B1F55">
                    <w:rPr>
                      <w:rFonts w:ascii="Times New Roman" w:hAnsi="Times New Roman"/>
                      <w:spacing w:val="-6"/>
                      <w:lang w:eastAsia="ko-KR"/>
                    </w:rPr>
                    <w:fldChar w:fldCharType="end"/>
                  </w:r>
                </w:p>
              </w:tc>
            </w:tr>
            <w:tr w:rsidR="00A55A3B" w:rsidRPr="005B1F55" w14:paraId="393F823E"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E98E9D"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 xml:space="preserve">Dhaka savar rana plaza </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11057C"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Bangladesh</w:t>
                  </w:r>
                </w:p>
              </w:tc>
              <w:tc>
                <w:tcPr>
                  <w:tcW w:w="992" w:type="dxa"/>
                  <w:tcBorders>
                    <w:top w:val="single" w:sz="2" w:space="0" w:color="000000"/>
                    <w:left w:val="single" w:sz="2" w:space="0" w:color="000000"/>
                    <w:bottom w:val="single" w:sz="2" w:space="0" w:color="000000"/>
                    <w:right w:val="single" w:sz="2" w:space="0" w:color="000000"/>
                  </w:tcBorders>
                </w:tcPr>
                <w:p w14:paraId="680C47D4"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A2C6B6E"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2013</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222583"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134</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060888"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lang w:eastAsia="ko-KR"/>
                    </w:rPr>
                  </w:pPr>
                  <w:r w:rsidRPr="005B1F55">
                    <w:rPr>
                      <w:rFonts w:ascii="Times New Roman" w:hAnsi="Times New Roman"/>
                      <w:spacing w:val="-6"/>
                      <w:lang w:eastAsia="ko-KR"/>
                    </w:rPr>
                    <w:t>1495</w:t>
                  </w:r>
                </w:p>
              </w:tc>
              <w:tc>
                <w:tcPr>
                  <w:tcW w:w="1064" w:type="dxa"/>
                  <w:tcBorders>
                    <w:top w:val="single" w:sz="2" w:space="0" w:color="000000"/>
                    <w:left w:val="single" w:sz="2" w:space="0" w:color="000000"/>
                    <w:bottom w:val="single" w:sz="2" w:space="0" w:color="000000"/>
                    <w:right w:val="single" w:sz="2" w:space="0" w:color="000000"/>
                  </w:tcBorders>
                </w:tcPr>
                <w:p w14:paraId="7481F922"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s://www.ilo.org/safework/countries/africa/algeria/lang--en/index.htm","author":[{"dropping-particle":"","family":"Www.ilo.org","given":"","non-dropping-particle":"","parse-names":false,"suffix":""}],"container-title":"55","id":"ITEM-1","issued":{"date-parts":[["2005"]]},"title":"https://www.ilo.org/global/topics/geip/WCMS_614394/lang--en/index.htm","type":"webpage"},"uris":["http://www.mendeley.com/documents/?uuid=3206a1b6-057e-4036-b9f0-26f1cbb10727"]}],"mendeley":{"formattedCitation":"[5]","plainTextFormattedCitation":"[5]","previouslyFormattedCitation":"[4]"},"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5]</w:t>
                  </w:r>
                  <w:r w:rsidRPr="005B1F55">
                    <w:rPr>
                      <w:rFonts w:ascii="Times New Roman" w:hAnsi="Times New Roman"/>
                      <w:spacing w:val="-6"/>
                      <w:lang w:eastAsia="ko-KR"/>
                    </w:rPr>
                    <w:fldChar w:fldCharType="end"/>
                  </w:r>
                </w:p>
              </w:tc>
            </w:tr>
            <w:tr w:rsidR="00A55A3B" w:rsidRPr="005B1F55" w14:paraId="18050F56" w14:textId="77777777" w:rsidTr="00F65557">
              <w:trPr>
                <w:trHeight w:val="256"/>
              </w:trPr>
              <w:tc>
                <w:tcPr>
                  <w:tcW w:w="290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14:paraId="547445C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Nanfang'ao Bridge</w:t>
                  </w:r>
                </w:p>
              </w:tc>
              <w:tc>
                <w:tcPr>
                  <w:tcW w:w="1455"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14:paraId="0BA611E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Đài Loan</w:t>
                  </w:r>
                </w:p>
              </w:tc>
              <w:tc>
                <w:tcPr>
                  <w:tcW w:w="992" w:type="dxa"/>
                  <w:tcBorders>
                    <w:top w:val="single" w:sz="2" w:space="0" w:color="000000"/>
                    <w:left w:val="single" w:sz="2" w:space="0" w:color="000000"/>
                    <w:bottom w:val="single" w:sz="2" w:space="0" w:color="000000"/>
                    <w:right w:val="single" w:sz="2" w:space="0" w:color="000000"/>
                  </w:tcBorders>
                </w:tcPr>
                <w:p w14:paraId="7D08A0C1"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1998</w:t>
                  </w:r>
                </w:p>
              </w:tc>
              <w:tc>
                <w:tcPr>
                  <w:tcW w:w="85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14:paraId="4F0BF8E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2019</w:t>
                  </w:r>
                </w:p>
              </w:tc>
              <w:tc>
                <w:tcPr>
                  <w:tcW w:w="115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14:paraId="1958D29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6</w:t>
                  </w:r>
                </w:p>
              </w:tc>
              <w:tc>
                <w:tcPr>
                  <w:tcW w:w="122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14:paraId="7F93E3C9"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t xml:space="preserve">695 </w:t>
                  </w:r>
                </w:p>
              </w:tc>
              <w:tc>
                <w:tcPr>
                  <w:tcW w:w="1064" w:type="dxa"/>
                  <w:tcBorders>
                    <w:top w:val="single" w:sz="2" w:space="0" w:color="000000"/>
                    <w:left w:val="single" w:sz="2" w:space="0" w:color="000000"/>
                    <w:bottom w:val="single" w:sz="2" w:space="0" w:color="000000"/>
                    <w:right w:val="single" w:sz="2" w:space="0" w:color="000000"/>
                  </w:tcBorders>
                </w:tcPr>
                <w:p w14:paraId="67969CAA" w14:textId="77777777" w:rsidR="00A55A3B" w:rsidRPr="005B1F55" w:rsidRDefault="00A55A3B" w:rsidP="00A55A3B">
                  <w:pPr>
                    <w:widowControl w:val="0"/>
                    <w:tabs>
                      <w:tab w:val="left" w:pos="567"/>
                    </w:tabs>
                    <w:autoSpaceDE w:val="0"/>
                    <w:autoSpaceDN w:val="0"/>
                    <w:snapToGrid w:val="0"/>
                    <w:spacing w:before="120" w:after="20" w:line="271" w:lineRule="auto"/>
                    <w:jc w:val="center"/>
                    <w:textAlignment w:val="baseline"/>
                    <w:rPr>
                      <w:rFonts w:ascii="Times New Roman" w:hAnsi="Times New Roman"/>
                      <w:spacing w:val="-6"/>
                      <w:lang w:eastAsia="ko-KR"/>
                    </w:rPr>
                  </w:pPr>
                  <w:r w:rsidRPr="005B1F55">
                    <w:rPr>
                      <w:rFonts w:ascii="Times New Roman" w:hAnsi="Times New Roman"/>
                      <w:spacing w:val="-6"/>
                      <w:lang w:eastAsia="ko-KR"/>
                    </w:rPr>
                    <w:fldChar w:fldCharType="begin" w:fldLock="1"/>
                  </w:r>
                  <w:r w:rsidRPr="005B1F55">
                    <w:rPr>
                      <w:rFonts w:ascii="Times New Roman" w:hAnsi="Times New Roman"/>
                      <w:spacing w:val="-6"/>
                      <w:lang w:eastAsia="ko-KR"/>
                    </w:rPr>
                    <w:instrText>ADDIN CSL_CITATION {"citationItems":[{"id":"ITEM-1","itemData":{"URL":"https://www.engineering.com/story/what-caused-taiwans-nanfangao-bridge-to-collapse","id":"ITEM-1","issued":{"date-parts":[["0"]]},"title":"https://www.engineering.com/story/what-caused-taiwans-nanfangao-bridge-to-collapse","type":"webpage"},"uris":["http://www.mendeley.com/documents/?uuid=b9cc7fae-9cf1-45f9-a542-670688ed3c30"]}],"mendeley":{"formattedCitation":"[6]","plainTextFormattedCitation":"[6]","previouslyFormattedCitation":"[5]"},"properties":{"noteIndex":0},"schema":"https://github.com/citation-style-language/schema/raw/master/csl-citation.json"}</w:instrText>
                  </w:r>
                  <w:r w:rsidRPr="005B1F55">
                    <w:rPr>
                      <w:rFonts w:ascii="Times New Roman" w:hAnsi="Times New Roman"/>
                      <w:spacing w:val="-6"/>
                      <w:lang w:eastAsia="ko-KR"/>
                    </w:rPr>
                    <w:fldChar w:fldCharType="separate"/>
                  </w:r>
                  <w:r w:rsidRPr="005B1F55">
                    <w:rPr>
                      <w:rFonts w:ascii="Times New Roman" w:hAnsi="Times New Roman"/>
                      <w:noProof/>
                      <w:spacing w:val="-6"/>
                      <w:lang w:eastAsia="ko-KR"/>
                    </w:rPr>
                    <w:t>[6]</w:t>
                  </w:r>
                  <w:r w:rsidRPr="005B1F55">
                    <w:rPr>
                      <w:rFonts w:ascii="Times New Roman" w:hAnsi="Times New Roman"/>
                      <w:spacing w:val="-6"/>
                      <w:lang w:eastAsia="ko-KR"/>
                    </w:rPr>
                    <w:fldChar w:fldCharType="end"/>
                  </w:r>
                </w:p>
              </w:tc>
            </w:tr>
          </w:tbl>
          <w:p w14:paraId="152A0719" w14:textId="77777777" w:rsidR="00A55A3B" w:rsidRPr="005B1F55" w:rsidRDefault="00A55A3B" w:rsidP="00A55A3B">
            <w:pPr>
              <w:spacing w:before="120" w:after="0" w:line="288" w:lineRule="auto"/>
              <w:jc w:val="both"/>
              <w:rPr>
                <w:rFonts w:ascii="Times New Roman" w:hAnsi="Times New Roman"/>
                <w:bCs/>
                <w:sz w:val="24"/>
                <w:szCs w:val="24"/>
              </w:rPr>
            </w:pPr>
            <w:r w:rsidRPr="005B1F55">
              <w:rPr>
                <w:rFonts w:ascii="Times New Roman" w:hAnsi="Times New Roman"/>
                <w:bCs/>
                <w:sz w:val="24"/>
                <w:szCs w:val="24"/>
              </w:rPr>
              <w:t xml:space="preserve">*: quy đổi gần đúng theo tỷ giá ngoại tệ thời điểm thống kê. </w:t>
            </w:r>
          </w:p>
          <w:p w14:paraId="085F0E0C" w14:textId="77777777" w:rsidR="00A55A3B"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 xml:space="preserve">Các báo cáo về nguyên nhân phá hủy đột ngột của các công trình chỉ ra rằng: các công trình </w:t>
            </w:r>
            <w:r w:rsidRPr="005B1F55">
              <w:rPr>
                <w:rFonts w:ascii="Times New Roman" w:hAnsi="Times New Roman"/>
                <w:bCs/>
                <w:sz w:val="24"/>
                <w:szCs w:val="24"/>
              </w:rPr>
              <w:lastRenderedPageBreak/>
              <w:t>bê tông cốt thép quy mô lớn (nhịp lớn) thường sử dụng kết cấu bê tông cốt thép ứng lực trước hoặc kết cấu bê tông cốt thép kết hợp hệ dây cáp ứng lực trước, một trong số các nguyên nhân chính gây ra sự phá hủy của kết cấu là do sự mất ứng suất của cáp khi mà cáp bị ăn mòn và đứt nhưng không được phát hiện và cảnh báo sớm. Việc phát hiện và cảnh báo sớm sự mất ứng suất của cáp ở một vị trí hoặc một vài vị trí trong kết cấu bê tông ứng trước có thể giúp cơ quan quản lý kiểm soát và lên phương án sửa chữa, khắc phục kịp thời không để xảy ra sự phá hủy đột ngột của toàn bộ kết cấu gây ra thảm họa công trình.</w:t>
            </w:r>
          </w:p>
          <w:p w14:paraId="41AA8C2B" w14:textId="77777777" w:rsidR="00A55A3B" w:rsidRPr="005B1F55"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 xml:space="preserve">Hiện nay, nhiều công trình cầu nhịp lớn vượt sông vượt biển ở Việt Nam sử dụng kết cấu bê tông ứng lực trước hoặc cáp ứng lực trước có tuổi thọ cao và nguy cơ mất ứng suất của cáp ứng lực trước do chịu tác dụng ăn mòn của môi trường lớn tuy nhiên thiếu các công cụ giám sát và kiểm tra sự mất ứng suất của cáp ứng lực trước. Bên cạnh đó, cùng với sự phát triển của kinh tế xã hội, nhu cầu xây mới các công trình dân dụng và hạ tầng quy mô lớn, nhịp lớn sử dụng kết cấu bê tông ứng lực trước ngày càng cao. Việc sớm áp dụng công nghệ mới trong quản lý </w:t>
            </w:r>
            <w:proofErr w:type="gramStart"/>
            <w:r w:rsidRPr="005B1F55">
              <w:rPr>
                <w:rFonts w:ascii="Times New Roman" w:hAnsi="Times New Roman"/>
                <w:bCs/>
                <w:sz w:val="24"/>
                <w:szCs w:val="24"/>
              </w:rPr>
              <w:t>an</w:t>
            </w:r>
            <w:proofErr w:type="gramEnd"/>
            <w:r w:rsidRPr="005B1F55">
              <w:rPr>
                <w:rFonts w:ascii="Times New Roman" w:hAnsi="Times New Roman"/>
                <w:bCs/>
                <w:sz w:val="24"/>
                <w:szCs w:val="24"/>
              </w:rPr>
              <w:t xml:space="preserve"> toàn của kết cấu (cụ thể sự mất ứng suất của kết cấu bê tông ứng lực trước hoặc kết cấu sử dụng cáp ứng lực trước) có ý nghĩa khoa học và thực tiễn sâu sắc. </w:t>
            </w:r>
          </w:p>
          <w:p w14:paraId="46D03519" w14:textId="77777777" w:rsidR="00A55A3B" w:rsidRPr="005B1F55"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 xml:space="preserve">Nhiều biện pháp khác nhau đã được đề xuất và sử dụng để giám sát hư hỏng ban </w:t>
            </w:r>
            <w:r w:rsidRPr="005B1F55">
              <w:rPr>
                <w:rFonts w:ascii="Times New Roman" w:hAnsi="Times New Roman" w:hint="eastAsia"/>
                <w:bCs/>
                <w:sz w:val="24"/>
                <w:szCs w:val="24"/>
              </w:rPr>
              <w:t>đ</w:t>
            </w:r>
            <w:r w:rsidRPr="005B1F55">
              <w:rPr>
                <w:rFonts w:ascii="Times New Roman" w:hAnsi="Times New Roman"/>
                <w:bCs/>
                <w:sz w:val="24"/>
                <w:szCs w:val="24"/>
              </w:rPr>
              <w:t>ầu và đánh giá an toàn của các công trình bê tông hiện nay trên thế giới cũng như ở Việt Nam như kiểm tra bằng mắt, sử dụng các cảm biến (sensor) hoặc sử dụng kỹ thuật quét laser hoặc đánh giá bằng hình ảnh. Tuy nhiên, các phương pháp này vẫn tồn tại các hạn chế như sau:</w:t>
            </w:r>
          </w:p>
          <w:p w14:paraId="3C91D401" w14:textId="77777777" w:rsidR="00A55A3B" w:rsidRPr="005B1F55" w:rsidRDefault="00A55A3B" w:rsidP="00A55A3B">
            <w:pPr>
              <w:spacing w:before="120" w:after="0" w:line="288" w:lineRule="auto"/>
              <w:ind w:firstLine="426"/>
              <w:jc w:val="both"/>
              <w:rPr>
                <w:rFonts w:ascii="Times New Roman" w:hAnsi="Times New Roman"/>
                <w:bCs/>
                <w:sz w:val="24"/>
                <w:szCs w:val="24"/>
              </w:rPr>
            </w:pPr>
            <w:r w:rsidRPr="005B1F55">
              <w:rPr>
                <w:rFonts w:ascii="Times New Roman" w:hAnsi="Times New Roman"/>
                <w:bCs/>
                <w:sz w:val="24"/>
                <w:szCs w:val="24"/>
              </w:rPr>
              <w:t xml:space="preserve">(1) Kiểm tra bằng mắt: phụ thuộc nhiều vào đánh giá của chuyên gia, chi phí nhân công và thời gian kiểm tra lâu và độ tin cậy của kết quả đánh giá thấp; </w:t>
            </w:r>
          </w:p>
          <w:p w14:paraId="417EEEA0" w14:textId="77777777" w:rsidR="00A55A3B" w:rsidRPr="005B1F55" w:rsidRDefault="00A55A3B" w:rsidP="00A55A3B">
            <w:pPr>
              <w:spacing w:before="120" w:after="0" w:line="288" w:lineRule="auto"/>
              <w:ind w:firstLine="426"/>
              <w:jc w:val="both"/>
              <w:rPr>
                <w:rFonts w:ascii="Times New Roman" w:hAnsi="Times New Roman"/>
                <w:bCs/>
                <w:sz w:val="24"/>
                <w:szCs w:val="24"/>
              </w:rPr>
            </w:pPr>
            <w:r w:rsidRPr="005B1F55">
              <w:rPr>
                <w:rFonts w:ascii="Times New Roman" w:hAnsi="Times New Roman"/>
                <w:bCs/>
                <w:sz w:val="24"/>
                <w:szCs w:val="24"/>
              </w:rPr>
              <w:t xml:space="preserve">(2) Sử dụng cảm biến có thể gắn được hoặc chôn vào bê tông: do tính chất của bê tông, độ tin cậy và hiệu suất vốn có của cảm biến, độ bền và tuổi thọ sử dụng của cảm biến thấp và việc tăng số lượng cảm biến để giám sát trên diện rộng sẽ dẫn đến chi phí cao; </w:t>
            </w:r>
          </w:p>
          <w:p w14:paraId="3D9535CF" w14:textId="77777777" w:rsidR="00A55A3B" w:rsidRPr="005B1F55" w:rsidRDefault="00A55A3B" w:rsidP="00A55A3B">
            <w:pPr>
              <w:spacing w:before="120" w:after="0" w:line="288" w:lineRule="auto"/>
              <w:ind w:firstLine="426"/>
              <w:jc w:val="both"/>
              <w:rPr>
                <w:rFonts w:ascii="Times New Roman" w:hAnsi="Times New Roman"/>
                <w:bCs/>
                <w:sz w:val="24"/>
                <w:szCs w:val="24"/>
              </w:rPr>
            </w:pPr>
            <w:r w:rsidRPr="005B1F55">
              <w:rPr>
                <w:rFonts w:ascii="Times New Roman" w:hAnsi="Times New Roman"/>
                <w:bCs/>
                <w:sz w:val="24"/>
                <w:szCs w:val="24"/>
              </w:rPr>
              <w:t>(3) Kỹ thuật quét laser không tiếp xúc hoặc sử dụng đánh giá bằng hệ thống camera hình ảnh: khả năng áp dụng bị hạn chế theo các yếu tố môi trường và việc kiểm tra bên trong bê tông bằng cách quét hoặc chụp hình bên ngoài là không thể.</w:t>
            </w:r>
          </w:p>
          <w:p w14:paraId="203E1D31" w14:textId="77777777" w:rsidR="00A55A3B" w:rsidRPr="005B1F55"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Để khắc phục những hạn chế của công nghệ hiện nay trong đánh giá độ bền để giám sát hư hỏng ban đầu và đánh giá an toàn của các công trình bê tông, một hệ thống giám sát thông minh dựa trên vật liệu bê tông thông minh có khả năng tự cảm biến đã được đề xuất và nghiên cứu phát triển gần đây. Công nghệ đề xuất sử dụng vật liệu bê tông thông minh trong đánh giá sự an toàn của kết cấu có thể thay đổi mô hình theo dõi tình trạng kết cấu của các công trình quy mô lớn bằng cách phát triển các thành phần của kết cấu có khả năng tự cảm biến và có khả năng phát hiện hư hại (nứt) ban đầu từ cấp độ vật liệu. Sự khác biệt có thể được tìm thấy ở chỗ nó có thể phát hiện hư hỏng bê tông ban đầu trong thời gian thực bằng cách giải quyết các nhược điểm của cảm biến hiện có và phương pháp kiểm tra quét laser hay hình ảnh, vì vậy nó có thể đóng vai trò như một hệ thống phòng chống thảm họa cho các công trình bê tông quy mô lớn.</w:t>
            </w:r>
            <w:r>
              <w:rPr>
                <w:rFonts w:ascii="Times New Roman" w:hAnsi="Times New Roman"/>
                <w:bCs/>
                <w:sz w:val="24"/>
                <w:szCs w:val="24"/>
              </w:rPr>
              <w:t xml:space="preserve"> B</w:t>
            </w:r>
            <w:r w:rsidRPr="00D35864">
              <w:rPr>
                <w:rFonts w:ascii="Times New Roman" w:hAnsi="Times New Roman"/>
                <w:bCs/>
                <w:sz w:val="24"/>
                <w:szCs w:val="24"/>
              </w:rPr>
              <w:t>ê tông thông minh</w:t>
            </w:r>
            <w:r>
              <w:rPr>
                <w:rFonts w:ascii="Times New Roman" w:hAnsi="Times New Roman"/>
                <w:bCs/>
                <w:sz w:val="24"/>
                <w:szCs w:val="24"/>
              </w:rPr>
              <w:t xml:space="preserve"> sử dụng trong quản lý </w:t>
            </w:r>
            <w:r w:rsidRPr="00D35864">
              <w:rPr>
                <w:rFonts w:ascii="Times New Roman" w:hAnsi="Times New Roman"/>
                <w:bCs/>
                <w:sz w:val="24"/>
                <w:szCs w:val="24"/>
              </w:rPr>
              <w:t>mất ứng suất của cáp</w:t>
            </w:r>
            <w:r>
              <w:rPr>
                <w:rFonts w:ascii="Times New Roman" w:hAnsi="Times New Roman"/>
                <w:bCs/>
                <w:sz w:val="24"/>
                <w:szCs w:val="24"/>
              </w:rPr>
              <w:t xml:space="preserve"> trong kết cấu bê tông ứng lực trước</w:t>
            </w:r>
            <w:r w:rsidRPr="00D35864">
              <w:rPr>
                <w:rFonts w:ascii="Times New Roman" w:hAnsi="Times New Roman"/>
                <w:bCs/>
                <w:sz w:val="24"/>
                <w:szCs w:val="24"/>
              </w:rPr>
              <w:t xml:space="preserve"> được đề xuất sử dụng ở vị trí đầu neo bên ngoài của cáp trong kết cấu bê tông ứng lực trước hoặc cáp dây căng (tác dụng như tấm đệm ở đầu neo cáp) mà không cần can thiệp vào thành phần bên trong kết </w:t>
            </w:r>
            <w:r w:rsidRPr="00D35864">
              <w:rPr>
                <w:rFonts w:ascii="Times New Roman" w:hAnsi="Times New Roman"/>
                <w:bCs/>
                <w:sz w:val="24"/>
                <w:szCs w:val="24"/>
              </w:rPr>
              <w:lastRenderedPageBreak/>
              <w:t xml:space="preserve">cấu hiện có. Do đó, bê tông thông minh có thể được áp dụng </w:t>
            </w:r>
            <w:r>
              <w:rPr>
                <w:rFonts w:ascii="Times New Roman" w:hAnsi="Times New Roman"/>
                <w:bCs/>
                <w:sz w:val="24"/>
                <w:szCs w:val="24"/>
              </w:rPr>
              <w:t xml:space="preserve">để kiểm soát sự mất ứng suất của cáp </w:t>
            </w:r>
            <w:r w:rsidRPr="00D35864">
              <w:rPr>
                <w:rFonts w:ascii="Times New Roman" w:hAnsi="Times New Roman"/>
                <w:bCs/>
                <w:sz w:val="24"/>
                <w:szCs w:val="24"/>
              </w:rPr>
              <w:t>cho công trình xây mới hoặc công trình hiện hữu.</w:t>
            </w:r>
          </w:p>
          <w:p w14:paraId="3F455EE1" w14:textId="77777777" w:rsidR="00A55A3B" w:rsidRPr="005B1F55"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 xml:space="preserve">Các nghiên cứu hiện nay trên thế giới tập trung chủ yếu nghiên cứu bê tông thông minh với khả năng cảm biến sự hình thành vết nứt hoặc sự thay đổi biến dạng. Ở Việt Nam, nghiên cứu bê tông thông minh với khả năng tự cảm biến hiện vẫn đang là lĩnh vực mới và tiềm năng. Nhóm nghiên cứu của Nguyễn Duy Liêm và cộng sự </w:t>
            </w:r>
            <w:r w:rsidRPr="005B1F55">
              <w:rPr>
                <w:rFonts w:ascii="Times New Roman" w:hAnsi="Times New Roman"/>
                <w:bCs/>
                <w:sz w:val="24"/>
                <w:szCs w:val="24"/>
              </w:rPr>
              <w:fldChar w:fldCharType="begin" w:fldLock="1"/>
            </w:r>
            <w:r w:rsidRPr="005B1F55">
              <w:rPr>
                <w:rFonts w:ascii="Times New Roman" w:hAnsi="Times New Roman"/>
                <w:bCs/>
                <w:sz w:val="24"/>
                <w:szCs w:val="24"/>
              </w:rPr>
              <w:instrText>ADDIN CSL_CITATION {"citationItems":[{"id":"ITEM-1","itemData":{"author":[{"dropping-particle":"","family":"Nguyen","given":"Duy Liem","non-dropping-particle":"","parse-names":false,"suffix":""},{"dropping-particle":"","family":"Nga","given":"Vu Thi Bich","non-dropping-particle":"","parse-names":false,"suffix":""},{"dropping-particle":"","family":"Son","given":"Do Xuan","non-dropping-particle":"","parse-names":false,"suffix":""},{"dropping-particle":"","family":"Tran","given":"Minh Phung","non-dropping-particle":"","parse-names":false,"suffix":""}],"container-title":"Tạp chí Khoa học Công nghệ Xây dựng NUCE","id":"ITEM-1","issued":{"date-parts":[["2019"]]},"page":"151-158","title":"Nghiên cứu dùng muội than đen và xỉ lò cao nghiền mịn trong việc cải thiện khả năng tự cảm biến của bê tông tính năng cao","type":"article-journal","volume":"13"},"uris":["http://www.mendeley.com/documents/?uuid=888c81d8-aaa1-415f-85f9-6d82b4f8ff3b"]}],"mendeley":{"formattedCitation":"[27]","plainTextFormattedCitation":"[27]","previouslyFormattedCitation":"[26]"},"properties":{"noteIndex":0},"schema":"https://github.com/citation-style-language/schema/raw/master/csl-citation.json"}</w:instrText>
            </w:r>
            <w:r w:rsidRPr="005B1F55">
              <w:rPr>
                <w:rFonts w:ascii="Times New Roman" w:hAnsi="Times New Roman"/>
                <w:bCs/>
                <w:sz w:val="24"/>
                <w:szCs w:val="24"/>
              </w:rPr>
              <w:fldChar w:fldCharType="separate"/>
            </w:r>
            <w:r w:rsidRPr="005B1F55">
              <w:rPr>
                <w:rFonts w:ascii="Times New Roman" w:hAnsi="Times New Roman"/>
                <w:bCs/>
                <w:noProof/>
                <w:sz w:val="24"/>
                <w:szCs w:val="24"/>
              </w:rPr>
              <w:t>[27]</w:t>
            </w:r>
            <w:r w:rsidRPr="005B1F55">
              <w:rPr>
                <w:rFonts w:ascii="Times New Roman" w:hAnsi="Times New Roman"/>
                <w:bCs/>
                <w:sz w:val="24"/>
                <w:szCs w:val="24"/>
              </w:rPr>
              <w:fldChar w:fldCharType="end"/>
            </w:r>
            <w:r w:rsidRPr="005B1F55">
              <w:rPr>
                <w:rFonts w:ascii="Times New Roman" w:hAnsi="Times New Roman"/>
                <w:bCs/>
                <w:sz w:val="24"/>
                <w:szCs w:val="24"/>
              </w:rPr>
              <w:t xml:space="preserve"> công bố nghiên cứu về bê tông thông minh có khả năng cảm biến vết nứt sử dụng muội than và xỉ lò cao (GGBS) dưới tác dụng tải trọng kéo. Các nghiên cứu về bê tông thông minh với khả năng cảm biến ứng suất hiện nay chủ yếu cho bê tông có cường độ không cao và khả năng tự cảm biến ứng suất nhỏ (dưới 20 MPa) </w:t>
            </w:r>
            <w:r w:rsidRPr="005B1F55">
              <w:rPr>
                <w:rFonts w:ascii="Times New Roman" w:hAnsi="Times New Roman"/>
                <w:bCs/>
                <w:sz w:val="24"/>
                <w:szCs w:val="24"/>
              </w:rPr>
              <w:fldChar w:fldCharType="begin" w:fldLock="1"/>
            </w:r>
            <w:r w:rsidRPr="005B1F55">
              <w:rPr>
                <w:rFonts w:ascii="Times New Roman" w:hAnsi="Times New Roman"/>
                <w:bCs/>
                <w:sz w:val="24"/>
                <w:szCs w:val="24"/>
              </w:rPr>
              <w:instrText>ADDIN CSL_CITATION {"citationItems":[{"id":"ITEM-1","itemData":{"DOI":"10.1016/j.conbuildmat.2019.05.197","ISSN":"0950-0618","author":[{"dropping-particle":"","family":"Lee","given":"Seon Yeol","non-dropping-particle":"","parse-names":false,"suffix":""},{"dropping-particle":"","family":"Le","given":"Huy Viet","non-dropping-particle":"","parse-names":false,"suffix":""},{"dropping-particle":"","family":"Kim","given":"Dong Joo","non-dropping-particle":"","parse-names":false,"suffix":""}],"container-title":"Construction and Building Materials","id":"ITEM-1","issued":{"date-parts":[["2019"]]},"page":"149-160","publisher":"Elsevier Ltd","title":"Self-stress sensing smart concrete containing fine steel slag aggregates and steel fibers under high compressive stress","type":"article-journal","volume":"220"},"uris":["http://www.mendeley.com/documents/?uuid=cb677a57-22ea-4f92-bc29-7572070518c3"]},{"id":"ITEM-2","itemData":{"DOI":"10.1016/C2013-0-14456-X","ISBN":"9780128006580","ISSN":"1098-6596","PMID":"25246403","abstract":"Concrete is the second most used building material in the world after water. The problem is that over time the material becomes weaker. As a response, researchers and designers are developing self-sensing concrete which not only increases longevity but also the strength of the material. Self-Sensing Concrete in Smart Structures provides researchers and designers with a guide to the composition, sensing mechanism, measurement, and sensing properties of self-healing concrete along with their structural applications.","author":[{"dropping-particle":"","family":"Han","given":"Baoguo","non-dropping-particle":"","parse-names":false,"suffix":""},{"dropping-particle":"","family":"Yu","given":"Xun","non-dropping-particle":"","parse-names":false,"suffix":""},{"dropping-particle":"","family":"Ou","given":"Jinping","non-dropping-particle":"","parse-names":false,"suffix":""}],"container-title":"Self-Sensing Concrete in Smart Structures","id":"ITEM-2","issued":{"date-parts":[["2014"]]},"number-of-pages":"1-385","publisher":"Butterworth Heinemann, Elsevier","publisher-place":"Kidlington","title":"Self-sensing concrete in smart structures","type":"book"},"uris":["http://www.mendeley.com/documents/?uuid=cb2f56cc-8426-4ab0-bc0a-3464f8e8c295"]}],"mendeley":{"formattedCitation":"[7,28]","plainTextFormattedCitation":"[7,28]","previouslyFormattedCitation":"[6,27]"},"properties":{"noteIndex":0},"schema":"https://github.com/citation-style-language/schema/raw/master/csl-citation.json"}</w:instrText>
            </w:r>
            <w:r w:rsidRPr="005B1F55">
              <w:rPr>
                <w:rFonts w:ascii="Times New Roman" w:hAnsi="Times New Roman"/>
                <w:bCs/>
                <w:sz w:val="24"/>
                <w:szCs w:val="24"/>
              </w:rPr>
              <w:fldChar w:fldCharType="separate"/>
            </w:r>
            <w:r w:rsidRPr="005B1F55">
              <w:rPr>
                <w:rFonts w:ascii="Times New Roman" w:hAnsi="Times New Roman"/>
                <w:bCs/>
                <w:noProof/>
                <w:sz w:val="24"/>
                <w:szCs w:val="24"/>
              </w:rPr>
              <w:t>[7,28]</w:t>
            </w:r>
            <w:r w:rsidRPr="005B1F55">
              <w:rPr>
                <w:rFonts w:ascii="Times New Roman" w:hAnsi="Times New Roman"/>
                <w:bCs/>
                <w:sz w:val="24"/>
                <w:szCs w:val="24"/>
              </w:rPr>
              <w:fldChar w:fldCharType="end"/>
            </w:r>
            <w:r w:rsidRPr="005B1F55">
              <w:rPr>
                <w:rFonts w:ascii="Times New Roman" w:hAnsi="Times New Roman"/>
                <w:bCs/>
                <w:sz w:val="24"/>
                <w:szCs w:val="24"/>
              </w:rPr>
              <w:t xml:space="preserve"> không đáp ứng được yêu cầu cảm biến ứng suất của cáp ứng lực trước. Bê tông thông minh ứng dụng để cảm biến sự mất ứng suất của cáp trong bê tông ứng lực trước yêu cầu vật liệu bê tông thông minh có khả năng cảm biến ứng suất cao (khoảng từ 40-50 MPa). Vì vậy, việc nghiên cứu bê tông thông minh cường độ cao có khả năng tự cảm biến ứng suất có ý nghĩa khoa học lớn.</w:t>
            </w:r>
          </w:p>
          <w:p w14:paraId="6C5084D6" w14:textId="6A4DB9FA" w:rsidR="00A55A3B" w:rsidRDefault="00A55A3B" w:rsidP="00A55A3B">
            <w:pPr>
              <w:spacing w:before="120" w:after="0" w:line="288" w:lineRule="auto"/>
              <w:ind w:firstLine="425"/>
              <w:jc w:val="both"/>
              <w:rPr>
                <w:rFonts w:ascii="Times New Roman" w:hAnsi="Times New Roman"/>
                <w:bCs/>
                <w:sz w:val="24"/>
                <w:szCs w:val="24"/>
              </w:rPr>
            </w:pPr>
            <w:r w:rsidRPr="005B1F55">
              <w:rPr>
                <w:rFonts w:ascii="Times New Roman" w:hAnsi="Times New Roman"/>
                <w:bCs/>
                <w:sz w:val="24"/>
                <w:szCs w:val="24"/>
              </w:rPr>
              <w:t xml:space="preserve">Như vậy, việc </w:t>
            </w:r>
            <w:r w:rsidR="003F2C4B">
              <w:rPr>
                <w:rFonts w:ascii="Times New Roman" w:hAnsi="Times New Roman"/>
                <w:bCs/>
                <w:sz w:val="24"/>
                <w:szCs w:val="24"/>
              </w:rPr>
              <w:t>thực hiện</w:t>
            </w:r>
            <w:r w:rsidRPr="005B1F55">
              <w:rPr>
                <w:rFonts w:ascii="Times New Roman" w:hAnsi="Times New Roman"/>
                <w:bCs/>
                <w:sz w:val="24"/>
                <w:szCs w:val="24"/>
              </w:rPr>
              <w:t xml:space="preserve"> “</w:t>
            </w:r>
            <w:r w:rsidRPr="005B1F55">
              <w:rPr>
                <w:rFonts w:ascii="Times New Roman" w:hAnsi="Times New Roman"/>
                <w:bCs/>
                <w:sz w:val="24"/>
                <w:szCs w:val="24"/>
                <w:lang w:val="nl-NL"/>
              </w:rPr>
              <w:t>Nghiên cứu chế tạo bê tông thông minh cường độ cao có khả năng tự cảm biến ứng suất</w:t>
            </w:r>
            <w:r w:rsidRPr="005B1F55">
              <w:rPr>
                <w:rFonts w:ascii="Times New Roman" w:hAnsi="Times New Roman"/>
                <w:bCs/>
                <w:sz w:val="24"/>
                <w:szCs w:val="24"/>
              </w:rPr>
              <w:t>” là rất cần thiết, có ý nghĩa khoa học, thực tiễn to lớn và khả thi cao.</w:t>
            </w:r>
          </w:p>
          <w:p w14:paraId="614CA63B" w14:textId="77777777" w:rsidR="005905DB" w:rsidRDefault="005905DB" w:rsidP="00A55A3B">
            <w:pPr>
              <w:spacing w:before="120" w:after="0" w:line="288" w:lineRule="auto"/>
              <w:ind w:firstLine="425"/>
              <w:jc w:val="both"/>
              <w:rPr>
                <w:rFonts w:ascii="Times New Roman" w:hAnsi="Times New Roman"/>
                <w:bCs/>
                <w:sz w:val="24"/>
                <w:szCs w:val="24"/>
              </w:rPr>
            </w:pPr>
          </w:p>
          <w:p w14:paraId="6C152F8C" w14:textId="0E2BBD58" w:rsidR="005905DB" w:rsidRDefault="005905DB" w:rsidP="005905DB">
            <w:pPr>
              <w:spacing w:before="120" w:after="0" w:line="288" w:lineRule="auto"/>
              <w:jc w:val="both"/>
              <w:rPr>
                <w:rFonts w:ascii="Times New Roman" w:hAnsi="Times New Roman"/>
                <w:b/>
                <w:bCs/>
                <w:sz w:val="24"/>
                <w:szCs w:val="24"/>
              </w:rPr>
            </w:pPr>
            <w:r w:rsidRPr="005905DB">
              <w:rPr>
                <w:rFonts w:ascii="Times New Roman" w:hAnsi="Times New Roman"/>
                <w:b/>
                <w:bCs/>
                <w:sz w:val="24"/>
                <w:szCs w:val="24"/>
              </w:rPr>
              <w:t xml:space="preserve">2. </w:t>
            </w:r>
            <w:r>
              <w:rPr>
                <w:rFonts w:ascii="Times New Roman" w:hAnsi="Times New Roman"/>
                <w:b/>
                <w:bCs/>
                <w:sz w:val="24"/>
                <w:szCs w:val="24"/>
              </w:rPr>
              <w:t>Khái niệm bê tông thông minh có khả năng tự cảm ứng ứng suất</w:t>
            </w:r>
          </w:p>
          <w:p w14:paraId="01CF7D07" w14:textId="1847769C" w:rsidR="005905DB" w:rsidRPr="005B1F55" w:rsidRDefault="005905DB" w:rsidP="005905DB">
            <w:pPr>
              <w:spacing w:before="120" w:after="0" w:line="288" w:lineRule="auto"/>
              <w:jc w:val="both"/>
              <w:rPr>
                <w:rFonts w:ascii="Times New Roman" w:hAnsi="Times New Roman"/>
                <w:bCs/>
                <w:sz w:val="24"/>
                <w:szCs w:val="24"/>
              </w:rPr>
            </w:pPr>
            <w:r w:rsidRPr="005B1F55">
              <w:rPr>
                <w:rFonts w:ascii="Times New Roman" w:hAnsi="Times New Roman"/>
                <w:bCs/>
                <w:sz w:val="24"/>
                <w:szCs w:val="24"/>
              </w:rPr>
              <w:t>Bê tông thông minh với khả năng tự cảm biến ứng suất và các hư hại (vết nứt) hoạt động dựa trên đánh giá sự thay đổi điện trở của nó dưới tác dụng của tải trọng</w:t>
            </w:r>
            <w:r>
              <w:rPr>
                <w:rFonts w:ascii="Times New Roman" w:hAnsi="Times New Roman"/>
                <w:bCs/>
                <w:sz w:val="24"/>
                <w:szCs w:val="24"/>
              </w:rPr>
              <w:t xml:space="preserve"> </w:t>
            </w:r>
            <w:r w:rsidRPr="005B1F55">
              <w:rPr>
                <w:rFonts w:ascii="Times New Roman" w:hAnsi="Times New Roman"/>
                <w:bCs/>
                <w:sz w:val="24"/>
                <w:szCs w:val="24"/>
              </w:rPr>
              <w:fldChar w:fldCharType="begin" w:fldLock="1"/>
            </w:r>
            <w:r w:rsidRPr="005B1F55">
              <w:rPr>
                <w:rFonts w:ascii="Times New Roman" w:hAnsi="Times New Roman"/>
                <w:bCs/>
                <w:sz w:val="24"/>
                <w:szCs w:val="24"/>
              </w:rPr>
              <w:instrText>ADDIN CSL_CITATION {"citationItems":[{"id":"ITEM-1","itemData":{"DOI":"10.1016/C2013-0-14456-X","ISBN":"9780128006580","ISSN":"1098-6596","PMID":"25246403","abstract":"Concrete is the second most used building material in the world after water. The problem is that over time the material becomes weaker. As a response, researchers and designers are developing self-sensing concrete which not only increases longevity but also the strength of the material. Self-Sensing Concrete in Smart Structures provides researchers and designers with a guide to the composition, sensing mechanism, measurement, and sensing properties of self-healing concrete along with their structural applications.","author":[{"dropping-particle":"","family":"Han","given":"Baoguo","non-dropping-particle":"","parse-names":false,"suffix":""},{"dropping-particle":"","family":"Yu","given":"Xun","non-dropping-particle":"","parse-names":false,"suffix":""},{"dropping-particle":"","family":"Ou","given":"Jinping","non-dropping-particle":"","parse-names":false,"suffix":""}],"container-title":"Self-Sensing Concrete in Smart Structures","id":"ITEM-1","issued":{"date-parts":[["2014"]]},"number-of-pages":"1-385","publisher":"Butterworth Heinemann, Elsevier","publisher-place":"Kidlington","title":"Self-sensing concrete in smart structures","type":"book"},"uris":["http://www.mendeley.com/documents/?uuid=cb2f56cc-8426-4ab0-bc0a-3464f8e8c295"]}],"mendeley":{"formattedCitation":"[7]","plainTextFormattedCitation":"[7]","previouslyFormattedCitation":"[6]"},"properties":{"noteIndex":0},"schema":"https://github.com/citation-style-language/schema/raw/master/csl-citation.json"}</w:instrText>
            </w:r>
            <w:r w:rsidRPr="005B1F55">
              <w:rPr>
                <w:rFonts w:ascii="Times New Roman" w:hAnsi="Times New Roman"/>
                <w:bCs/>
                <w:sz w:val="24"/>
                <w:szCs w:val="24"/>
              </w:rPr>
              <w:fldChar w:fldCharType="separate"/>
            </w:r>
            <w:r w:rsidRPr="005B1F55">
              <w:rPr>
                <w:rFonts w:ascii="Times New Roman" w:hAnsi="Times New Roman"/>
                <w:bCs/>
                <w:noProof/>
                <w:sz w:val="24"/>
                <w:szCs w:val="24"/>
              </w:rPr>
              <w:t>[7]</w:t>
            </w:r>
            <w:r w:rsidRPr="005B1F55">
              <w:rPr>
                <w:rFonts w:ascii="Times New Roman" w:hAnsi="Times New Roman"/>
                <w:bCs/>
                <w:sz w:val="24"/>
                <w:szCs w:val="24"/>
              </w:rPr>
              <w:fldChar w:fldCharType="end"/>
            </w:r>
            <w:r w:rsidRPr="005B1F55">
              <w:rPr>
                <w:rFonts w:ascii="Times New Roman" w:hAnsi="Times New Roman"/>
                <w:bCs/>
                <w:sz w:val="24"/>
                <w:szCs w:val="24"/>
              </w:rPr>
              <w:t>.</w:t>
            </w:r>
            <w:r w:rsidR="003F2C4B">
              <w:rPr>
                <w:rFonts w:ascii="Times New Roman" w:hAnsi="Times New Roman"/>
                <w:bCs/>
                <w:sz w:val="24"/>
                <w:szCs w:val="24"/>
              </w:rPr>
              <w:t xml:space="preserve"> Như biểu diễn trên hình 2,</w:t>
            </w:r>
            <w:r w:rsidRPr="005B1F55">
              <w:rPr>
                <w:rFonts w:ascii="Times New Roman" w:hAnsi="Times New Roman"/>
                <w:bCs/>
                <w:sz w:val="24"/>
                <w:szCs w:val="24"/>
              </w:rPr>
              <w:t xml:space="preserve"> </w:t>
            </w:r>
            <w:r w:rsidR="003F2C4B">
              <w:rPr>
                <w:rFonts w:ascii="Times New Roman" w:hAnsi="Times New Roman"/>
                <w:bCs/>
                <w:sz w:val="24"/>
                <w:szCs w:val="24"/>
              </w:rPr>
              <w:t>c</w:t>
            </w:r>
            <w:r w:rsidRPr="005B1F55">
              <w:rPr>
                <w:rFonts w:ascii="Times New Roman" w:hAnsi="Times New Roman"/>
                <w:bCs/>
                <w:sz w:val="24"/>
                <w:szCs w:val="24"/>
              </w:rPr>
              <w:t xml:space="preserve">ác chất tăng cường (functional fillers) với độ dẫn điện cao (dạng hạt hoặc sợi kích thước từ milimét, micromét đến nanomét) được trộn thêm vào trong bê tông để tạo ra một mạng lưới các chất dẫn điện trong bê tông. Dưới tác dụng của tải trọng (ứng suất), khi khoảng cách giữa các chất tăng cường trong mạng lưới dẫn điện thay đổi hoặc khi các vết nứt hình thành gây ra sự thay đổi trong mạng lưới dẫn điện dẫn đến điện trở của bê tông thay đổi. Dựa vào đó, ứng suất hoặc sự hình thành các hư hại (vết nứt) trong bản thân kết cấu sử dụng bê tông thông minh có thể được nhận biết. Hay nói cách khác chính bản thân kết cấu sử dụng bê tông trở thành cảm biến ở tất cả các vị trí. Vì vậy, vật liệu bê tông này (bê tông có sử dụng thêm các vật liệu tăng cường có độ dẫn điện cao) được gọi là bê tông có khả năng tự cảm biến (self-sensing concretes) hay bê tông thông minh có khả năng tự cảm biến (smart concretes with self-sensing ability). Các chất tăng cường có độ dẫn điện cao thường được sử dụng để tăng khả năng cảm biến của bê tông thông minh như: bột carbon đen (carbon black), sợi thép (steel fibers), ống sợi nano carbon (carbon nanotube), bột nickel, … </w:t>
            </w:r>
            <w:r w:rsidRPr="005B1F55">
              <w:rPr>
                <w:rFonts w:ascii="Times New Roman" w:hAnsi="Times New Roman"/>
                <w:sz w:val="24"/>
                <w:szCs w:val="24"/>
              </w:rPr>
              <w:fldChar w:fldCharType="begin" w:fldLock="1"/>
            </w:r>
            <w:r w:rsidRPr="005B1F55">
              <w:rPr>
                <w:rFonts w:ascii="Times New Roman" w:hAnsi="Times New Roman"/>
                <w:sz w:val="24"/>
                <w:szCs w:val="24"/>
              </w:rPr>
              <w:instrText>ADDIN CSL_CITATION {"citationItems":[{"id":"ITEM-1","itemData":{"DOI":"10.1088/0957-4484/20/44/445501","ISBN":"0957-4484","ISSN":"1361-6528","PMID":"19809110","abstract":"In this paper, a self-sensing carbon nanotube (CNT)/cement composite is investigated for traffic monitoring. The cement composite is filled with multi-walled carbon nanotubes whose piezoresistive properties enable the detection of mechanical stresses induced by traffic flow. The sensing capability of the self-sensing CNT/cement composite is explored in laboratory tests and road tests. Experimental results show that the fabricated self-sensing CNT/cement composite presents sensitive and stable responses to repeated compressive loadings and impulsive loadings, and has remarkable responses to vehicular loadings. These findings indicate that the self-sensing CNT/cement composite has great potential for traffic monitoring use, such as in traffic flow detection, weigh-in-motion measurement and vehicle speed detection.","author":[{"dropping-particle":"","family":"Han","given":"Baoguo","non-dropping-particle":"","parse-names":false,"suffix":""},{"dropping-particle":"","family":"Yu","given":"Xun","non-dropping-particle":"","parse-names":false,"suffix":""},{"dropping-particle":"","family":"Kwon","given":"Eil","non-dropping-particle":"","parse-names":false,"suffix":""}],"container-title":"Nanotechnology","id":"ITEM-1","issue":"445501","issued":{"date-parts":[["2009"]]},"page":"1-5","title":"A self-sensing carbon nanotube/cement composite for traffic monitoring","type":"article-journal","volume":"20"},"uris":["http://www.mendeley.com/documents/?uuid=184e3cef-07b2-4460-8622-638289b31e76"]},{"id":"ITEM-2","itemData":{"DOI":"10.1016/j.cemconcomp.2012.02.012","ISBN":"0958-9465","ISSN":"09589465","abstract":"In this study, electrical characteristics of pressure-sensitive carboxyl multi-walled carbon nanotube (MWNT)/cement composites with and without compressive loading were investigated. Experimental results indicate that the carboxyl MWNT/cement composites have both resistance and capacitance characteristics. Capacitance is insensitive to compressive loading, but the charging of the capacitor causes a linear increase in the measured resistance during DC measurement. The reversible pressure-sensitive responses of resistance to compressive loading can be extracted by removing the linear increase component. An AC measurement method can also be used to eliminate the effect of capacitor charging and discharging on the pressure-sensitive responses of carboxyl MWNT/cement composites. © 2012 Elsevier Ltd. All rights reserved.","author":[{"dropping-particle":"","family":"Han","given":"Baoguo","non-dropping-particle":"","parse-names":false,"suffix":""},{"dropping-particle":"","family":"Zhang","given":"Kun","non-dropping-particle":"","parse-names":false,"suffix":""},{"dropping-particle":"","family":"Yu","given":"Xun","non-dropping-particle":"","parse-names":false,"suffix":""},{"dropping-particle":"","family":"Kwon","given":"Eil","non-dropping-particle":"","parse-names":false,"suffix":""},{"dropping-particle":"","family":"Ou","given":"Jinping","non-dropping-particle":"","parse-names":false,"suffix":""}],"container-title":"Cement and Concrete Composites","id":"ITEM-2","issue":"6","issued":{"date-parts":[["2012"]]},"page":"794-800","publisher":"Elsevier Ltd","title":"Electrical characteristics and pressure-sensitive response measurements of carboxyl MWNT/cement composites","type":"article-journal","volume":"34"},"uris":["http://www.mendeley.com/documents/?uuid=66638254-f306-444c-b842-20a6ab7ff12a"]},{"id":"ITEM-3","itemData":{"DOI":"10.3390/s17051064","ISSN":"1424-8220","abstract":"This study was conducted to evaluate the effect of the carbon-based nanomaterial type on the electrical properties of cement paste. Three different nanomaterials, multi-walled carbon nanotubes (MWCNTs), graphite nanofibers (GNFs), and graphene (G), were incorporated into the cement paste at a volume fraction of 1%. The self-sensing capacity of the cement composites was also investigated by comparing the compressive stress/strain behaviors by evaluating the fractional change of resistivity (FCR). The electrical resistivity of the plain cement paste was slightly reduced by adding 1 vol % GNFs and G, whereas a significant decrease of the resistivity was achieved by adding 1 vol % MWCNTs. At an identical volume fraction of 1%, the composites with MWCNTs provided the best self-sensing capacity with insignificant noise, followed by the composites containing GNFs and G. Therefore, the addition of MWCNTs was considered to be the most effective to improve the self-sensing capacity of the cement paste. Finally, the composites with 1 vol % MWCNTs exhibited a gauge factor of 113.2, which is much higher than commercially available strain gauges.","author":[{"dropping-particle":"","family":"Yoo","given":"Doo Yeol","non-dropping-particle":"","parse-names":false,"suffix":""},{"dropping-particle":"","family":"You","given":"Ilhwan","non-dropping-particle":"","parse-names":false,"suffix":""},{"dropping-particle":"","family":"Lee","given":"Seung Jung","non-dropping-particle":"","parse-names":false,"suffix":""}],"container-title":"Sensors","id":"ITEM-3","issue":"1064","issued":{"date-parts":[["2017"]]},"page":"1-13","title":"Electrical properties of cement-based composites with carbon nanotubes, graphene, and graphite nanofibers","type":"article-journal","volume":"17"},"uris":["http://www.mendeley.com/documents/?uuid=976a3dc2-ba01-4a0f-8ee1-76f31f19a3e9"]},{"id":"ITEM-4","itemData":{"DOI":"10.1016/j.measurement.2011.06.014","ISSN":"02632241","abstract":"In this paper, a new self-sensing pavement for vehicle detection is designed. Smart nickel particle filled cement-based sensors with high sensitivity are used as vehicle detector. The sensor array is embedded into a concrete pavement to form the self-sensing pavement. The vehicle detection capability of this pavement is investigated in outdoor road tests. Experimental results show that the proposed self-sensing pavement can accurately detect the passing vehicles. This finding indicates that the self-sensing pavement embedded with smart cement-based sensors has a great potential for traffic detection and monitoring. ?? 2011 Elsevier Ltd. All rights reserved.","author":[{"dropping-particle":"","family":"Han","given":"Baoguo","non-dropping-particle":"","parse-names":false,"suffix":""},{"dropping-particle":"","family":"Zhang","given":"Kun","non-dropping-particle":"","parse-names":false,"suffix":""},{"dropping-particle":"","family":"Yu","given":"Xun","non-dropping-particle":"","parse-names":false,"suffix":""},{"dropping-particle":"","family":"Kwon","given":"Eil","non-dropping-particle":"","parse-names":false,"suffix":""},{"dropping-particle":"","family":"Ou","given":"Jinping","non-dropping-particle":"","parse-names":false,"suffix":""}],"container-title":"Measurement: Journal of the International Measurement Confederation","id":"ITEM-4","issue":"9","issued":{"date-parts":[["2011"]]},"page":"1645-1650","publisher":"Elsevier Ltd","title":"Nickel particle-based self-sensing pavement for vehicle detection","type":"article-journal","volume":"44"},"uris":["http://www.mendeley.com/documents/?uuid=9cad0dc1-2746-44dc-8ee6-b9eeea3b716a"]},{"id":"ITEM-5","itemData":{"author":[{"dropping-particle":"","family":"Wen","given":"Sihai","non-dropping-particle":"","parse-names":false,"suffix":""},{"dropping-particle":"","family":"Chung","given":"D.D.L.","non-dropping-particle":"","parse-names":false,"suffix":""}],"container-title":"Advances in Cement Research","id":"ITEM-5","issue":"3","issued":{"date-parts":[["2003"]]},"page":"119-128","title":"A comparative study of steel- and carbon-fiber cement as piezoresistive strain sensors","type":"article","volume":"15"},"uris":["http://www.mendeley.com/documents/?uuid=e26e07bb-d2c1-44ad-ab7f-9cfc99fdb5fe"]},{"id":"ITEM-6","itemData":{"DOI":"10.1106/104538902031861","ISBN":"1045-389X","ISSN":"1045-389X","abstract":"Cement-based materials that exhibit piezoresistivity with sufficient magnitude and reversibility contain electrically conductive fibers. The phenomenon allows the materials to sense their own strain. The fibers are preferably discontinuous. Carbon fibers (15 mm diameter) are most effective. Steel fibers (8 mm diameter) are less effective. Carbon filaments (0.1 mm diameter) are ineffective. The piezoresistive behavior, mechanism and materials are reviewed, including cement-based materials with continuous and discontinuous fibers.","author":[{"dropping-particle":"","family":"Chung","given":"D. D. L.","non-dropping-particle":"","parse-names":false,"suffix":""}],"container-title":"Journal of Intelligent Material Systems and Structures","id":"ITEM-6","issue":"9","issued":{"date-parts":[["2002"]]},"page":"599-609","title":"Piezoresistive cement-based materials for strain sensing","type":"article-journal","volume":"13"},"uris":["http://www.mendeley.com/documents/?uuid=652ad5ce-0804-452d-8c20-5af146ea1ff4"]},{"id":"ITEM-7","itemData":{"DOI":"10.1016/S0008-8846(98)00204-X","ISSN":"00088846","abstract":"The use of carbon fiber (5 mm long, 0.5% or 1.0% by weight of cement) reinforced concrete for traffic monitoring and weighing in motion was demonstrated in the laboratory for stresses up to 1 MPa and speeds up to 55 mph. The DC electrical resistance decreased with increasing stress and was independent of speed. Resistance was measured with the four-probe method, using continuous carbon fibers together with silver paint as electrical contacts. The resistance change was reversible upon unloading.","author":[{"dropping-particle":"","family":"Shi","given":"Zeng Qiang","non-dropping-particle":"","parse-names":false,"suffix":""},{"dropping-particle":"","family":"Chung","given":"D. D L","non-dropping-particle":"","parse-names":false,"suffix":""}],"container-title":"Cement and Concrete Research","id":"ITEM-7","issue":"3","issued":{"date-parts":[["1999"]]},"page":"435-439","title":"Carbon fiber-reinforced concrete for traffic monitoring and weighing in motion","type":"article-journal","volume":"29"},"uris":["http://www.mendeley.com/documents/?uuid=53964c77-092e-4a34-9d51-ad47decb7270"]},{"id":"ITEM-8","itemData":{"DOI":"10.1016/S0008-8846(97)00265-2","ISSN":"00088846","abstract":"The strain-sensing ability of carbon fiber-reinforced cement was improved by ozone treatment of the fibers. The improvement pertains to better repeatability upon repeated loading (electrical resistance not decreasing from cycle to cycle) and increased gage factor (fractional change in electrical resistance per unit strain).","author":[{"dropping-particle":"","family":"Fu","given":"X;","non-dropping-particle":"","parse-names":false,"suffix":""},{"dropping-particle":"","family":"Lu","given":"W;","non-dropping-particle":"","parse-names":false,"suffix":""},{"dropping-particle":"","family":"Chung","given":"D.D.L.","non-dropping-particle":"","parse-names":false,"suffix":""}],"container-title":"Cement and Concrete Research","id":"ITEM-8","issue":"2","issued":{"date-parts":[["1998"]]},"page":"183-187","title":"Improving the Strain-Sensing Ability of Carbon Fiber-Reinforced Cement by Ozone Treatment of the Fibers","type":"article-journal","volume":"28"},"uris":["http://www.mendeley.com/documents/?uuid=d2f4a306-51a2-4405-872a-7948eefa9008"]},{"id":"ITEM-9","itemData":{"DOI":"10.1016/S0008-8846(00)00204-0","ISBN":"0950-0618","ISSN":"00088846","abstract":"Damage of carbon fiber-reinforced concrete was revealed by an increase in the DC electrical resistance in the stress direction during dynamic compression. Minor damage that did not involve a change in modulus resulted in a partially reversible increase in resistance during loading at a stress above that in prior loading. Major damage that involved a decrease in modulus resulted in resistance increase occurring in every loading cycle irrespective of prior loading and in an irreversible increase in the baseline resistance. D 2000 Elsevier Science Ltd. All rights reserved.","author":[{"dropping-particle":"","family":"Bontea","given":"D. M;","non-dropping-particle":"","parse-names":false,"suffix":""},{"dropping-particle":"","family":"Chung","given":"D. D. L;","non-dropping-particle":"","parse-names":false,"suffix":""},{"dropping-particle":"","family":"Lee","given":"G. C.","non-dropping-particle":"","parse-names":false,"suffix":""}],"container-title":"Cement and Concrete Research","id":"ITEM-9","issue":"4","issued":{"date-parts":[["2000"]]},"page":"651-659","title":"Damage in carbon fiber-reinforced concrete, monitored by electrical resistance measurement","type":"article-journal","volume":"30"},"uris":["http://www.mendeley.com/documents/?uuid=168e821d-8730-4ed4-b5df-37684ad64c63"]},{"id":"ITEM-10","itemData":{"DOI":"10.1016/j.sna.2007.05.011","ISBN":"0924-4247","ISSN":"09244247","abstract":"In order to develop one type of embedded piezoresistive cement-based stress/strain sensor (PCSS) to monitor the local compressive stress/strain of concrete structures, we explore the piezoresistivity of cement-based material with carbon fiber and carbon black under single compressive loading and repeated compressive loads at different loading amplitudes, and find it is reversible and stable within the elastic regime. This justifies the use of cement-based material with carbon fiber and carbon black in the manufacture of embedded PCSS. PCSS based on the piezoresistivity of cement-based material with carbon fiber and carbon black is tested with compressive stress/strain in the range 0 MPa (0 με) to 8 MPa (476 με) for performance evaluation. Results indicate that PCSS can be used to achieve a sensitivity of 1.35% MPa-1(0.0227% με-1, gage factor of 227), linearity of 4.17% (4.16%), repeatability of 4.05% (4.06%) and hysteresis of 3.61% (3.62%), and the relationship between its input (compressive stress/strain) and output (fractional change in electrical resistivity) is Δρ = -1.35σ (Δρ = -0.0227ε). These findings suggest that this newly developed sensor can be used as one of the alternatives to monitor the compressive stress/strain of concrete structures. © 2007 Elsevier B.V. All rights reserved.","author":[{"dropping-particle":"","family":"Han","given":"Baoguo","non-dropping-particle":"","parse-names":false,"suffix":""},{"dropping-particle":"","family":"Ou","given":"Jinping","non-dropping-particle":"","parse-names":false,"suffix":""}],"container-title":"Sensors and Actuators, A: Physical","id":"ITEM-10","issue":"2","issued":{"date-parts":[["2007"]]},"page":"294-298","title":"Embedded piezoresistive cement-based stress/strain sensor","type":"article-journal","volume":"138"},"uris":["http://www.mendeley.com/documents/?uuid=e830e388-7773-4ff9-8f86-241ce1aa8b82"]},{"id":"ITEM-11","itemData":{"DOI":"10.1016/S0927-796X(97)00021-1","ISBN":"0927-796X","ISSN":"0927796X","abstract":"Self-monitoring (or intrinsically smart) structural materials, including concrete containing short carbon fibers, and polymer-matrix and carbon-matrix composites containing continuous carbon fibers, were reviewed. Each material is capable of monitoring its own reversible strain and damage through the effects of these on the electrical resistance of the material. This capability is valuable for structural control and structural health monitoring. Among these three materials, the concrete gives the highest strain sensitivity or gage factor (up to 700), while the carbon-carbon composite gives the highest damage sensitivity (i.e., sensitivity even to the damage after the first cycle of tensile loading within the elastic regime). The origin of the self-monitoring ability differs among the three materials. For the concrete, it is related to slight fiber pull-out during strain and fiber and matrix fracture during damage. For the polymer-matrix composite, it is related to the increase in the degree of fiber alignment and reduction of fiber pre-stress during tension in the fiber direction and to fiber fracture and delamination during fatigue. For the carbon-carbon composite, it is related to dimensional changes during strain and fiber and matrix fracture during damage. © 1998 Elsevier Science S.A.","author":[{"dropping-particle":"","family":"Chung","given":"D. D.L.","non-dropping-particle":"","parse-names":false,"suffix":""}],"container-title":"Materials Science and Engineering R: Reports","id":"ITEM-11","issue":"2","issued":{"date-parts":[["1998"]]},"page":"57-78","title":"Self-monitoring structural materials","type":"article-journal","volume":"22"},"uris":["http://www.mendeley.com/documents/?uuid=5a99eaa8-200f-4e5a-93a0-7eb855bc3ac5"]},{"id":"ITEM-12","itemData":{"DOI":"10.1016/j.matpr.2015.04.021","ISSN":"2214-7853","author":[{"dropping-particle":"","family":"Monteiro","given":"A O","non-dropping-particle":"","parse-names":false,"suffix":""},{"dropping-particle":"","family":"Cachim","given":"P B","non-dropping-particle":"","parse-names":false,"suffix":""},{"dropping-particle":"","family":"Costa","given":"P M F J","non-dropping-particle":"","parse-names":false,"suffix":""}],"container-title":"Materials Today: Proceedings","id":"ITEM-12","issue":"1","issued":{"date-parts":[["2015"]]},"page":"193-199","publisher":"Elsevier Ltd.","title":"Electrical properties of cement-based composites containing carbon black particles","type":"article-journal","volume":"2"},"uris":["http://www.mendeley.com/documents/?uuid=b5064302-846b-45f5-8ab8-10866b50d0ad"]},{"id":"ITEM-13","itemData":{"DOI":"10.1016/j.cemconcomp.2014.07.003","ISSN":"0958-9465","author":[{"dropping-particle":"","family":"Konsta-gdoutos","given":"Maria S","non-dropping-particle":"","parse-names":false,"suffix":""},{"dropping-particle":"","family":"Chrysoula","given":"A. Aza","non-dropping-particle":"","parse-names":false,"suffix":""}],"container-title":"CEMENT AND CONCRETE COMPOSITES","id":"ITEM-13","issued":{"date-parts":[["2014"]]},"page":"162-169","publisher":"Elsevier Ltd","title":"Self sensing carbon nanotube (CNT) and nanofiber (CNF) cementitious composites for real time damage assessment in smart structures","type":"article-journal","volume":"53"},"uris":["http://www.mendeley.com/documents/?uuid=52943f17-d967-42ab-a8c5-fad02f4049c8"]},{"id":"ITEM-14","itemData":{"DOI":"10.1007/s13349-010-0001-5","author":[{"dropping-particle":"","family":"Han","given":"Baoguo","non-dropping-particle":"","parse-names":false,"suffix":""},{"dropping-particle":"","family":"Yu","given":"Xun","non-dropping-particle":"","parse-names":false,"suffix":""},{"dropping-particle":"","family":"Kwon","given":"Eil","non-dropping-particle":"","parse-names":false,"suffix":""},{"dropping-particle":"","family":"Ou","given":"Jinping","non-dropping-particle":"","parse-names":false,"suffix":""}],"container-title":"J. Civil Struct Health Monit","id":"ITEM-14","issue":"June 2014","issued":{"date-parts":[["2011"]]},"page":"17-24","title":"Sensing properties of CNT-filled cement-based stress sensors","type":"article-journal","volume":"1"},"uris":["http://www.mendeley.com/documents/?uuid=d1db2829-78c9-4843-b32e-6b72411d9e14"]},{"id":"ITEM-15","itemData":{"DOI":"10.1016/j.conbuildmat.2015.12.072","ISSN":"09500618","abstract":"Special attributes such as self-sensing ability could be included in conventional concrete-like materials, using carbon-based materials such as carbon nanotubes (CNT), graphene nanoplatelets (GNP) and carbon fibers (CF), which have recently come to the forefront due to their superior mechanical, thermal and electrical properties. However, their non-uniform distribution in cementitious systems stands in the way of taking full advantage of their benefits. To address this issue, an experimental study was undertaken, proposing several mixing methods to achieve uniform distribution. The performance of each method was assessed based on electrical resistivity (ER) and compressive strength measurements. Continuous reductions in ER measurements were observed with time, regardless of the mixing method and carbon-based materials used. Ultrasonication did not appear to be as useful as mechanical mixing with shear effect in terms of ER and compressive strength. Test results revealed that using longer CF (12 mm) in cementitious composites was the best way to tailor matrix properties in terms of electrical conductivity and compressive strength. CF was also easy to mix and has a relatively lower manufacturing cost than other electrically conductive carbon-based materials.","author":[{"dropping-particle":"","family":"Al-Dahawi","given":"Ali","non-dropping-particle":"","parse-names":false,"suffix":""},{"dropping-particle":"","family":"Öztürk","given":"Oʇuzhan","non-dropping-particle":"","parse-names":false,"suffix":""},{"dropping-particle":"","family":"Emami","given":"Farhad","non-dropping-particle":"","parse-names":false,"suffix":""},{"dropping-particle":"","family":"Yildirim","given":"Gürkan","non-dropping-particle":"","parse-names":false,"suffix":""},{"dropping-particle":"","family":"Şahmaran","given":"Mustafa","non-dropping-particle":"","parse-names":false,"suffix":""}],"container-title":"Construction and Building Materials","id":"ITEM-15","issued":{"date-parts":[["2016"]]},"page":"160-168","title":"Effect of mixing methods on the electrical properties of cementitious composites incorporating different carbon-based materials","type":"article-journal","volume":"104"},"uris":["http://www.mendeley.com/documents/?uuid=ac62b6ae-0b9d-41c2-aae0-5dd867700d7c"]},{"id":"ITEM-16","itemData":{"DOI":"10.1016/j.conbuildmat.2018.07.147","ISSN":"0950-0618","author":[{"dropping-particle":"","family":"Wang","given":"Yanlei","non-dropping-particle":"","parse-names":false,"suffix":""},{"dropping-particle":"","family":"Wang","given":"Yongshuai","non-dropping-particle":"","parse-names":false,"suffix":""},{"dropping-particle":"","family":"Han","given":"Baoguo","non-dropping-particle":"","parse-names":false,"suffix":""},{"dropping-particle":"","family":"Wan","given":"Baolin","non-dropping-particle":"","parse-names":false,"suffix":""},{"dropping-particle":"","family":"Cai","given":"Gaochuang","non-dropping-particle":"","parse-names":false,"suffix":""},{"dropping-particle":"","family":"Li","given":"Zhizheng","non-dropping-particle":"","parse-names":false,"suffix":""}],"container-title":"Construction and Building Materials","id":"ITEM-16","issued":{"date-parts":[["2018"]]},"page":"367-378","publisher":"Elsevier Ltd","title":"Strain monitoring of concrete components using embedded carbon nanofibers/epoxy sensors","type":"article-journal","volume":"186"},"uris":["http://www.mendeley.com/documents/?uuid=0424db85-82c7-4850-a242-d0beaecf51dc"]},{"id":"ITEM-17","itemData":{"DOI":"10.1016/j.conbuildmat.2018.02.124","author":[{"dropping-particle":"","family":"Yıldırım","given":"Gürkan","non-dropping-particle":"","parse-names":false,"suffix":""},{"dropping-particle":"","family":"Sarwary","given":"Mohammad Haroon","non-dropping-particle":"","parse-names":false,"suffix":""},{"dropping-particle":"","family":"Al-Dahawi","given":"Ali","non-dropping-particle":"","parse-names":false,"suffix":""},{"dropping-particle":"","family":"Öztürk","given":"Og˘uzhan","non-dropping-particle":"","parse-names":false,"suffix":""},{"dropping-particle":"","family":"Anıl","given":"Özgür","non-dropping-particle":"","parse-names":false,"suffix":""},{"dropping-particle":"","family":"S ahmaran","given":"Mustafa","non-dropping-particle":"","parse-names":false,"suffix":""}],"container-title":"Construction and Building Materials","id":"ITEM-17","issued":{"date-parts":[["2018"]]},"page":"266-279","title":"Piezoresistive behavior of CF- and CNT-based reinforced concrete beams subjected to static flexural loading: Shear failure investigation","type":"article-journal","volume":"168"},"uris":["http://www.mendeley.com/documents/?uuid=768dbfb2-4768-41f3-aa65-b70bf1a42bc6"]},{"id":"ITEM-18","itemData":{"DOI":"10.1016/j.conbuildmat.2019.02.160","ISSN":"0950-0618","author":[{"dropping-particle":"","family":"Ding","given":"Yining","non-dropping-particle":"","parse-names":false,"suffix":""},{"dropping-particle":"","family":"Liu","given":"Genjin","non-dropping-particle":"","parse-names":false,"suffix":""},{"dropping-particle":"","family":"Hussain","given":"Abasal","non-dropping-particle":"","parse-names":false,"suffix":""},{"dropping-particle":"","family":"Pacheco-torgal","given":"F","non-dropping-particle":"","parse-names":false,"suffix":""},{"dropping-particle":"","family":"Zhang","given":"Yulin","non-dropping-particle":"","parse-names":false,"suffix":""}],"container-title":"Construction and Building Materials","id":"ITEM-18","issued":{"date-parts":[["2019"]]},"page":"630-639","publisher":"Elsevier Ltd","title":"Effect of steel fiber and carbon black on the self-sensing ability of concrete cracks under bending","type":"article-journal","volume":"207"},"uris":["http://www.mendeley.com/documents/?uuid=1670c54f-3ffd-4971-8d91-1e4a40e0fe98"]},{"id":"ITEM-19","itemData":{"DOI":"10.1016/j.conbuildmat.2018.12.203","ISSN":"0950-0618","author":[{"dropping-particle":"","family":"Ding","given":"Siqi","non-dropping-particle":"","parse-names":false,"suffix":""},{"dropping-particle":"","family":"Ruan","given":"Yanfeng","non-dropping-particle":"","parse-names":false,"suffix":""},{"dropping-particle":"","family":"Yu","given":"Xun","non-dropping-particle":"","parse-names":false,"suffix":""},{"dropping-particle":"","family":"Han","given":"Baoguo","non-dropping-particle":"","parse-names":false,"suffix":""},{"dropping-particle":"","family":"Ni","given":"Yi-qing","non-dropping-particle":"","parse-names":false,"suffix":""}],"container-title":"Construction and Building Materials","id":"ITEM-19","issued":{"date-parts":[["2019"]]},"page":"127-137","publisher":"Elsevier Ltd","title":"Self-monitoring of smart concrete column incorporating CNT/NCB composite fillers modified cementitious sensors","type":"article-journal","volume":"201"},"uris":["http://www.mendeley.com/documents/?uuid=9e28fb28-a562-47f0-ac57-cb4ed12f0842"]}],"mendeley":{"formattedCitation":"[8–26]","plainTextFormattedCitation":"[8–26]","previouslyFormattedCitation":"[7–25]"},"properties":{"noteIndex":0},"schema":"https://github.com/citation-style-language/schema/raw/master/csl-citation.json"}</w:instrText>
            </w:r>
            <w:r w:rsidRPr="005B1F55">
              <w:rPr>
                <w:rFonts w:ascii="Times New Roman" w:hAnsi="Times New Roman"/>
                <w:sz w:val="24"/>
                <w:szCs w:val="24"/>
              </w:rPr>
              <w:fldChar w:fldCharType="separate"/>
            </w:r>
            <w:r w:rsidRPr="005B1F55">
              <w:rPr>
                <w:rFonts w:ascii="Times New Roman" w:hAnsi="Times New Roman"/>
                <w:noProof/>
                <w:sz w:val="24"/>
                <w:szCs w:val="24"/>
              </w:rPr>
              <w:t>[8–26]</w:t>
            </w:r>
            <w:r w:rsidRPr="005B1F55">
              <w:rPr>
                <w:rFonts w:ascii="Times New Roman" w:hAnsi="Times New Roman"/>
                <w:sz w:val="24"/>
                <w:szCs w:val="24"/>
              </w:rPr>
              <w:fldChar w:fldCharType="end"/>
            </w:r>
            <w:r w:rsidRPr="005B1F55">
              <w:rPr>
                <w:rFonts w:ascii="Times New Roman" w:hAnsi="Times New Roman"/>
                <w:sz w:val="24"/>
                <w:szCs w:val="24"/>
              </w:rPr>
              <w:t>.</w:t>
            </w:r>
            <w:r w:rsidRPr="005B1F55">
              <w:rPr>
                <w:rFonts w:ascii="Times New Roman" w:hAnsi="Times New Roman"/>
                <w:bCs/>
                <w:sz w:val="24"/>
                <w:szCs w:val="24"/>
              </w:rPr>
              <w:t xml:space="preserve"> </w:t>
            </w:r>
            <w:r w:rsidR="00D90997">
              <w:rPr>
                <w:rFonts w:ascii="Times New Roman" w:hAnsi="Times New Roman"/>
                <w:bCs/>
                <w:sz w:val="24"/>
                <w:szCs w:val="24"/>
              </w:rPr>
              <w:t xml:space="preserve">Hình ảnh một số chất tăng cường được biểu diễn trên hình 3. </w:t>
            </w:r>
            <w:r w:rsidRPr="005B1F55">
              <w:rPr>
                <w:rFonts w:ascii="Times New Roman" w:hAnsi="Times New Roman"/>
                <w:bCs/>
                <w:sz w:val="24"/>
                <w:szCs w:val="24"/>
              </w:rPr>
              <w:t>Việc lựa chọn các vật liệu tăng cường có độ dẫn điện cao được xem xét dựa trên khả năng và phương pháp phân tán vật liệu trong bê tông, sự ảnh hưởng đến cường độ và khả năng chịu lực của bê tông cũng như giá thành của vật liệu.</w:t>
            </w:r>
          </w:p>
          <w:tbl>
            <w:tblPr>
              <w:tblW w:w="0" w:type="auto"/>
              <w:tblLook w:val="04A0" w:firstRow="1" w:lastRow="0" w:firstColumn="1" w:lastColumn="0" w:noHBand="0" w:noVBand="1"/>
            </w:tblPr>
            <w:tblGrid>
              <w:gridCol w:w="8620"/>
              <w:gridCol w:w="798"/>
            </w:tblGrid>
            <w:tr w:rsidR="005905DB" w:rsidRPr="003474C8" w14:paraId="7B25C8D7" w14:textId="77777777" w:rsidTr="00F65557">
              <w:tc>
                <w:tcPr>
                  <w:tcW w:w="8897" w:type="dxa"/>
                  <w:shd w:val="clear" w:color="auto" w:fill="auto"/>
                </w:tcPr>
                <w:p w14:paraId="2A249ECF" w14:textId="620217BC" w:rsidR="005905DB" w:rsidRPr="003474C8" w:rsidRDefault="005905DB" w:rsidP="00114D1F">
                  <w:pPr>
                    <w:spacing w:before="120" w:after="0" w:line="288" w:lineRule="auto"/>
                    <w:jc w:val="center"/>
                    <w:rPr>
                      <w:rFonts w:ascii="Times New Roman" w:hAnsi="Times New Roman"/>
                      <w:bCs/>
                      <w:sz w:val="24"/>
                      <w:szCs w:val="24"/>
                    </w:rPr>
                  </w:pPr>
                  <w:r>
                    <w:rPr>
                      <w:rFonts w:ascii="Times New Roman" w:hAnsi="Times New Roman"/>
                      <w:bCs/>
                      <w:noProof/>
                      <w:sz w:val="24"/>
                      <w:szCs w:val="24"/>
                      <w:lang w:eastAsia="ko-KR"/>
                    </w:rPr>
                    <w:lastRenderedPageBreak/>
                    <w:drawing>
                      <wp:inline distT="0" distB="0" distL="0" distR="0" wp14:anchorId="7EDE024A" wp14:editId="254EFB0E">
                        <wp:extent cx="3879850" cy="11176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9850" cy="1117600"/>
                                </a:xfrm>
                                <a:prstGeom prst="rect">
                                  <a:avLst/>
                                </a:prstGeom>
                                <a:noFill/>
                                <a:ln>
                                  <a:noFill/>
                                </a:ln>
                              </pic:spPr>
                            </pic:pic>
                          </a:graphicData>
                        </a:graphic>
                      </wp:inline>
                    </w:drawing>
                  </w:r>
                </w:p>
              </w:tc>
              <w:tc>
                <w:tcPr>
                  <w:tcW w:w="844" w:type="dxa"/>
                  <w:shd w:val="clear" w:color="auto" w:fill="auto"/>
                  <w:vAlign w:val="center"/>
                </w:tcPr>
                <w:p w14:paraId="59ED2EB5" w14:textId="77777777" w:rsidR="005905DB" w:rsidRPr="003474C8" w:rsidRDefault="005905DB" w:rsidP="00114D1F">
                  <w:pPr>
                    <w:spacing w:before="120" w:after="0" w:line="288" w:lineRule="auto"/>
                    <w:rPr>
                      <w:rFonts w:ascii="Times New Roman" w:hAnsi="Times New Roman"/>
                      <w:bCs/>
                      <w:sz w:val="24"/>
                      <w:szCs w:val="24"/>
                    </w:rPr>
                  </w:pPr>
                  <w:r w:rsidRPr="003474C8">
                    <w:rPr>
                      <w:rFonts w:ascii="Times New Roman" w:hAnsi="Times New Roman"/>
                      <w:bCs/>
                      <w:sz w:val="24"/>
                      <w:szCs w:val="24"/>
                    </w:rPr>
                    <w:t>(a)</w:t>
                  </w:r>
                </w:p>
              </w:tc>
            </w:tr>
            <w:tr w:rsidR="005905DB" w:rsidRPr="003474C8" w14:paraId="60D8DDD8" w14:textId="77777777" w:rsidTr="00F65557">
              <w:tc>
                <w:tcPr>
                  <w:tcW w:w="8897" w:type="dxa"/>
                  <w:shd w:val="clear" w:color="auto" w:fill="auto"/>
                </w:tcPr>
                <w:p w14:paraId="7396E04E" w14:textId="692D99AF" w:rsidR="005905DB" w:rsidRPr="003474C8" w:rsidRDefault="005905DB" w:rsidP="00114D1F">
                  <w:pPr>
                    <w:spacing w:before="120" w:after="0" w:line="288" w:lineRule="auto"/>
                    <w:jc w:val="center"/>
                    <w:rPr>
                      <w:rFonts w:ascii="Times New Roman" w:hAnsi="Times New Roman"/>
                      <w:bCs/>
                      <w:sz w:val="24"/>
                      <w:szCs w:val="24"/>
                    </w:rPr>
                  </w:pPr>
                  <w:r>
                    <w:rPr>
                      <w:rFonts w:eastAsia="Times New Roman"/>
                      <w:noProof/>
                      <w:color w:val="000000"/>
                      <w:sz w:val="26"/>
                      <w:szCs w:val="26"/>
                      <w:lang w:eastAsia="ko-KR"/>
                    </w:rPr>
                    <w:drawing>
                      <wp:inline distT="0" distB="0" distL="0" distR="0" wp14:anchorId="260AC8EB" wp14:editId="56933A3A">
                        <wp:extent cx="4191000" cy="1574800"/>
                        <wp:effectExtent l="0" t="0" r="0" b="6350"/>
                        <wp:docPr id="11" name="Picture 11" descr="EMB000077b03c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152949736" descr="EMB000077b03cb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1000" cy="1574800"/>
                                </a:xfrm>
                                <a:prstGeom prst="rect">
                                  <a:avLst/>
                                </a:prstGeom>
                                <a:noFill/>
                                <a:ln>
                                  <a:noFill/>
                                </a:ln>
                              </pic:spPr>
                            </pic:pic>
                          </a:graphicData>
                        </a:graphic>
                      </wp:inline>
                    </w:drawing>
                  </w:r>
                </w:p>
              </w:tc>
              <w:tc>
                <w:tcPr>
                  <w:tcW w:w="844" w:type="dxa"/>
                  <w:shd w:val="clear" w:color="auto" w:fill="auto"/>
                  <w:vAlign w:val="center"/>
                </w:tcPr>
                <w:p w14:paraId="7E280871" w14:textId="77777777" w:rsidR="005905DB" w:rsidRPr="003474C8" w:rsidRDefault="005905DB" w:rsidP="00114D1F">
                  <w:pPr>
                    <w:spacing w:before="120" w:after="0" w:line="288" w:lineRule="auto"/>
                    <w:rPr>
                      <w:rFonts w:ascii="Times New Roman" w:hAnsi="Times New Roman"/>
                      <w:bCs/>
                      <w:sz w:val="24"/>
                      <w:szCs w:val="24"/>
                    </w:rPr>
                  </w:pPr>
                  <w:r w:rsidRPr="003474C8">
                    <w:rPr>
                      <w:rFonts w:ascii="Times New Roman" w:hAnsi="Times New Roman"/>
                      <w:bCs/>
                      <w:sz w:val="24"/>
                      <w:szCs w:val="24"/>
                    </w:rPr>
                    <w:t>(b)</w:t>
                  </w:r>
                </w:p>
              </w:tc>
            </w:tr>
            <w:tr w:rsidR="005905DB" w:rsidRPr="003474C8" w14:paraId="29A933C1" w14:textId="77777777" w:rsidTr="00F65557">
              <w:tc>
                <w:tcPr>
                  <w:tcW w:w="8897" w:type="dxa"/>
                  <w:shd w:val="clear" w:color="auto" w:fill="auto"/>
                </w:tcPr>
                <w:p w14:paraId="7AC39EFA" w14:textId="436DB75B" w:rsidR="005905DB" w:rsidRPr="003474C8" w:rsidRDefault="005905DB" w:rsidP="00114D1F">
                  <w:pPr>
                    <w:spacing w:before="120" w:after="0" w:line="288" w:lineRule="auto"/>
                    <w:jc w:val="center"/>
                    <w:rPr>
                      <w:rFonts w:ascii="Times New Roman" w:hAnsi="Times New Roman"/>
                      <w:bCs/>
                      <w:sz w:val="24"/>
                      <w:szCs w:val="24"/>
                    </w:rPr>
                  </w:pPr>
                  <w:r>
                    <w:rPr>
                      <w:rFonts w:ascii="Times New Roman" w:hAnsi="Times New Roman"/>
                      <w:bCs/>
                      <w:noProof/>
                      <w:sz w:val="24"/>
                      <w:szCs w:val="24"/>
                      <w:lang w:eastAsia="ko-KR"/>
                    </w:rPr>
                    <w:drawing>
                      <wp:inline distT="0" distB="0" distL="0" distR="0" wp14:anchorId="06CAB8EA" wp14:editId="3C6D2D40">
                        <wp:extent cx="3022600" cy="17780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2600" cy="1778000"/>
                                </a:xfrm>
                                <a:prstGeom prst="rect">
                                  <a:avLst/>
                                </a:prstGeom>
                                <a:noFill/>
                                <a:ln>
                                  <a:noFill/>
                                </a:ln>
                              </pic:spPr>
                            </pic:pic>
                          </a:graphicData>
                        </a:graphic>
                      </wp:inline>
                    </w:drawing>
                  </w:r>
                </w:p>
              </w:tc>
              <w:tc>
                <w:tcPr>
                  <w:tcW w:w="844" w:type="dxa"/>
                  <w:shd w:val="clear" w:color="auto" w:fill="auto"/>
                  <w:vAlign w:val="center"/>
                </w:tcPr>
                <w:p w14:paraId="3DB6D229" w14:textId="77777777" w:rsidR="005905DB" w:rsidRPr="003474C8" w:rsidRDefault="005905DB" w:rsidP="00114D1F">
                  <w:pPr>
                    <w:spacing w:before="120" w:after="0" w:line="288" w:lineRule="auto"/>
                    <w:rPr>
                      <w:rFonts w:ascii="Times New Roman" w:hAnsi="Times New Roman"/>
                      <w:bCs/>
                      <w:sz w:val="24"/>
                      <w:szCs w:val="24"/>
                    </w:rPr>
                  </w:pPr>
                  <w:r w:rsidRPr="003474C8">
                    <w:rPr>
                      <w:rFonts w:ascii="Times New Roman" w:hAnsi="Times New Roman"/>
                      <w:bCs/>
                      <w:sz w:val="24"/>
                      <w:szCs w:val="24"/>
                    </w:rPr>
                    <w:t>(c)</w:t>
                  </w:r>
                </w:p>
              </w:tc>
            </w:tr>
          </w:tbl>
          <w:p w14:paraId="5B334A2E" w14:textId="77777777" w:rsidR="005905DB" w:rsidRDefault="005905DB" w:rsidP="005905DB">
            <w:pPr>
              <w:spacing w:before="120" w:after="0" w:line="288" w:lineRule="auto"/>
              <w:jc w:val="center"/>
              <w:rPr>
                <w:rFonts w:ascii="Times New Roman" w:hAnsi="Times New Roman"/>
                <w:bCs/>
                <w:sz w:val="24"/>
                <w:szCs w:val="24"/>
              </w:rPr>
            </w:pPr>
            <w:r>
              <w:rPr>
                <w:rFonts w:ascii="Times New Roman" w:hAnsi="Times New Roman"/>
                <w:bCs/>
                <w:sz w:val="24"/>
                <w:szCs w:val="24"/>
              </w:rPr>
              <w:t xml:space="preserve">Hình 2 – Cấu tạo bê tông thông minh (a), thí nghiệm xác định thay đổi điện trở của bê tông thông minh dưới tác dụng tải trọng (b) và phản ứng cơ điện điển hình của bê tông thông minh (c) </w:t>
            </w:r>
            <w:r w:rsidRPr="00782800">
              <w:rPr>
                <w:rFonts w:ascii="Times New Roman" w:hAnsi="Times New Roman"/>
                <w:bCs/>
                <w:sz w:val="24"/>
                <w:szCs w:val="24"/>
              </w:rPr>
              <w:fldChar w:fldCharType="begin" w:fldLock="1"/>
            </w:r>
            <w:r w:rsidRPr="00782800">
              <w:rPr>
                <w:rFonts w:ascii="Times New Roman" w:hAnsi="Times New Roman"/>
                <w:bCs/>
                <w:sz w:val="24"/>
                <w:szCs w:val="24"/>
              </w:rPr>
              <w:instrText>ADDIN CSL_CITATION {"citationItems":[{"id":"ITEM-1","itemData":{"DOI":"10.1016/C2013-0-14456-X","ISBN":"9780128006580","ISSN":"1098-6596","PMID":"25246403","abstract":"Concrete is the second most used building material in the world after water. The problem is that over time the material becomes weaker. As a response, researchers and designers are developing self-sensing concrete which not only increases longevity but also the strength of the material. Self-Sensing Concrete in Smart Structures provides researchers and designers with a guide to the composition, sensing mechanism, measurement, and sensing properties of self-healing concrete along with their structural applications.","author":[{"dropping-particle":"","family":"Han","given":"Baoguo","non-dropping-particle":"","parse-names":false,"suffix":""},{"dropping-particle":"","family":"Yu","given":"Xun","non-dropping-particle":"","parse-names":false,"suffix":""},{"dropping-particle":"","family":"Ou","given":"Jinping","non-dropping-particle":"","parse-names":false,"suffix":""}],"container-title":"Self-Sensing Concrete in Smart Structures","id":"ITEM-1","issued":{"date-parts":[["2014"]]},"number-of-pages":"1-385","publisher":"Butterworth Heinemann, Elsevier","publisher-place":"Kidlington","title":"Self-sensing concrete in smart structures","type":"book"},"uris":["http://www.mendeley.com/documents/?uuid=cb2f56cc-8426-4ab0-bc0a-3464f8e8c295"]}],"mendeley":{"formattedCitation":"[1]","plainTextFormattedCitation":"[1]","previouslyFormattedCitation":"[1]"},"properties":{"noteIndex":0},"schema":"https://github.com/citation-style-language/schema/raw/master/csl-citation.json"}</w:instrText>
            </w:r>
            <w:r w:rsidRPr="00782800">
              <w:rPr>
                <w:rFonts w:ascii="Times New Roman" w:hAnsi="Times New Roman"/>
                <w:bCs/>
                <w:sz w:val="24"/>
                <w:szCs w:val="24"/>
              </w:rPr>
              <w:fldChar w:fldCharType="separate"/>
            </w:r>
            <w:r w:rsidRPr="00782800">
              <w:rPr>
                <w:rFonts w:ascii="Times New Roman" w:hAnsi="Times New Roman"/>
                <w:bCs/>
                <w:noProof/>
                <w:sz w:val="24"/>
                <w:szCs w:val="24"/>
              </w:rPr>
              <w:t>[1]</w:t>
            </w:r>
            <w:r w:rsidRPr="00782800">
              <w:rPr>
                <w:rFonts w:ascii="Times New Roman" w:hAnsi="Times New Roman"/>
                <w:bCs/>
                <w:sz w:val="24"/>
                <w:szCs w:val="24"/>
              </w:rPr>
              <w:fldChar w:fldCharType="end"/>
            </w:r>
          </w:p>
          <w:tbl>
            <w:tblPr>
              <w:tblStyle w:val="TableGrid"/>
              <w:tblW w:w="749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3256"/>
            </w:tblGrid>
            <w:tr w:rsidR="009875E7" w14:paraId="501AC657" w14:textId="77777777" w:rsidTr="00F65557">
              <w:tc>
                <w:tcPr>
                  <w:tcW w:w="4253" w:type="dxa"/>
                </w:tcPr>
                <w:p w14:paraId="7CDFB99C" w14:textId="77777777"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noProof/>
                      <w:sz w:val="24"/>
                      <w:szCs w:val="24"/>
                      <w:lang w:eastAsia="ko-KR"/>
                    </w:rPr>
                    <w:drawing>
                      <wp:inline distT="0" distB="0" distL="0" distR="0" wp14:anchorId="050D6C25" wp14:editId="60184EA5">
                        <wp:extent cx="1922853" cy="1709530"/>
                        <wp:effectExtent l="0" t="0" r="1270" b="5080"/>
                        <wp:docPr id="16391" name="Picture 16" descr="C:\Users\po981\Desktop\추계학술대회\사진\20171017_144502.png">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A5145815-9545-4E77-950E-17C6F5C371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16" descr="C:\Users\po981\Desktop\추계학술대회\사진\20171017_144502.png">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A5145815-9545-4E77-950E-17C6F5C3719B}"/>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6687" cy="1712939"/>
                                </a:xfrm>
                                <a:prstGeom prst="rect">
                                  <a:avLst/>
                                </a:prstGeom>
                                <a:noFill/>
                                <a:ln>
                                  <a:noFill/>
                                </a:ln>
                                <a:extLst/>
                              </pic:spPr>
                            </pic:pic>
                          </a:graphicData>
                        </a:graphic>
                      </wp:inline>
                    </w:drawing>
                  </w:r>
                </w:p>
                <w:p w14:paraId="324DA867" w14:textId="36606E84"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sz w:val="24"/>
                      <w:szCs w:val="24"/>
                    </w:rPr>
                    <w:t>(a) carbon fiber</w:t>
                  </w:r>
                </w:p>
              </w:tc>
              <w:tc>
                <w:tcPr>
                  <w:tcW w:w="3237" w:type="dxa"/>
                </w:tcPr>
                <w:p w14:paraId="3FE6FA4D" w14:textId="77777777"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noProof/>
                      <w:sz w:val="24"/>
                      <w:szCs w:val="24"/>
                      <w:lang w:eastAsia="ko-KR"/>
                    </w:rPr>
                    <w:drawing>
                      <wp:inline distT="0" distB="0" distL="0" distR="0" wp14:anchorId="18745E71" wp14:editId="00496F0C">
                        <wp:extent cx="1930780" cy="1709530"/>
                        <wp:effectExtent l="0" t="0" r="0" b="5080"/>
                        <wp:docPr id="16393" name="그림 2">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6A9D271C-E06E-469C-BCA1-8036375627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3" name="그림 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6A9D271C-E06E-469C-BCA1-8036375627D5}"/>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33141" cy="1711621"/>
                                </a:xfrm>
                                <a:prstGeom prst="rect">
                                  <a:avLst/>
                                </a:prstGeom>
                                <a:noFill/>
                                <a:ln>
                                  <a:noFill/>
                                </a:ln>
                                <a:extLst/>
                              </pic:spPr>
                            </pic:pic>
                          </a:graphicData>
                        </a:graphic>
                      </wp:inline>
                    </w:drawing>
                  </w:r>
                </w:p>
                <w:p w14:paraId="68423C93" w14:textId="3F1AB63D"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sz w:val="24"/>
                      <w:szCs w:val="24"/>
                    </w:rPr>
                    <w:t>(b) steel fiber</w:t>
                  </w:r>
                </w:p>
              </w:tc>
            </w:tr>
            <w:tr w:rsidR="009875E7" w14:paraId="410201BD" w14:textId="77777777" w:rsidTr="00F65557">
              <w:tc>
                <w:tcPr>
                  <w:tcW w:w="4253" w:type="dxa"/>
                </w:tcPr>
                <w:p w14:paraId="45A76B91" w14:textId="77777777"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noProof/>
                      <w:sz w:val="24"/>
                      <w:szCs w:val="24"/>
                      <w:lang w:eastAsia="ko-KR"/>
                    </w:rPr>
                    <w:lastRenderedPageBreak/>
                    <w:drawing>
                      <wp:inline distT="0" distB="0" distL="0" distR="0" wp14:anchorId="2543CCAB" wp14:editId="3C620ADC">
                        <wp:extent cx="1971923" cy="1743817"/>
                        <wp:effectExtent l="0" t="0" r="9525" b="8890"/>
                        <wp:docPr id="16392" name="그림 1">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B1F84FAB-B903-43B3-81F7-5C472D5FB3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 name="그림 1">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B1F84FAB-B903-43B3-81F7-5C472D5FB3B1}"/>
                                    </a:ext>
                                  </a:extLst>
                                </pic:cNvPr>
                                <pic:cNvPicPr>
                                  <a:picLocks noChangeAspect="1"/>
                                </pic:cNvPicPr>
                              </pic:nvPicPr>
                              <pic:blipFill>
                                <a:blip r:embed="rId16" cstate="print">
                                  <a:extLst>
                                    <a:ext uri="{28A0092B-C50C-407E-A947-70E740481C1C}">
                                      <a14:useLocalDpi xmlns:a14="http://schemas.microsoft.com/office/drawing/2010/main" val="0"/>
                                    </a:ext>
                                  </a:extLst>
                                </a:blip>
                                <a:srcRect t="5502" b="2338"/>
                                <a:stretch>
                                  <a:fillRect/>
                                </a:stretch>
                              </pic:blipFill>
                              <pic:spPr bwMode="auto">
                                <a:xfrm>
                                  <a:off x="0" y="0"/>
                                  <a:ext cx="1972900" cy="1744681"/>
                                </a:xfrm>
                                <a:prstGeom prst="rect">
                                  <a:avLst/>
                                </a:prstGeom>
                                <a:noFill/>
                                <a:ln>
                                  <a:noFill/>
                                </a:ln>
                                <a:extLst/>
                              </pic:spPr>
                            </pic:pic>
                          </a:graphicData>
                        </a:graphic>
                      </wp:inline>
                    </w:drawing>
                  </w:r>
                </w:p>
                <w:p w14:paraId="2E37E9DF" w14:textId="5FBAECE5" w:rsidR="009875E7" w:rsidRDefault="009875E7" w:rsidP="005905DB">
                  <w:pPr>
                    <w:spacing w:before="120" w:after="0" w:line="288" w:lineRule="auto"/>
                    <w:jc w:val="center"/>
                    <w:rPr>
                      <w:rFonts w:ascii="Times New Roman" w:hAnsi="Times New Roman"/>
                      <w:bCs/>
                      <w:sz w:val="24"/>
                      <w:szCs w:val="24"/>
                    </w:rPr>
                  </w:pPr>
                  <w:r w:rsidRPr="009875E7">
                    <w:rPr>
                      <w:rFonts w:ascii="Times New Roman" w:hAnsi="Times New Roman"/>
                      <w:bCs/>
                      <w:sz w:val="24"/>
                      <w:szCs w:val="24"/>
                    </w:rPr>
                    <w:t>(c) carbon nanotube</w:t>
                  </w:r>
                </w:p>
              </w:tc>
              <w:tc>
                <w:tcPr>
                  <w:tcW w:w="3237" w:type="dxa"/>
                </w:tcPr>
                <w:p w14:paraId="3213E9ED" w14:textId="77777777" w:rsidR="009875E7" w:rsidRDefault="009875E7" w:rsidP="005905DB">
                  <w:pPr>
                    <w:spacing w:before="120" w:after="0" w:line="288" w:lineRule="auto"/>
                    <w:jc w:val="center"/>
                    <w:rPr>
                      <w:rFonts w:ascii="Times New Roman" w:hAnsi="Times New Roman"/>
                      <w:bCs/>
                      <w:sz w:val="24"/>
                      <w:szCs w:val="24"/>
                    </w:rPr>
                  </w:pPr>
                </w:p>
              </w:tc>
            </w:tr>
          </w:tbl>
          <w:p w14:paraId="28DF4892" w14:textId="7B29D32B" w:rsidR="009875E7" w:rsidRDefault="009875E7" w:rsidP="005905DB">
            <w:pPr>
              <w:spacing w:before="120" w:after="0" w:line="288" w:lineRule="auto"/>
              <w:jc w:val="center"/>
              <w:rPr>
                <w:rFonts w:ascii="Times New Roman" w:hAnsi="Times New Roman"/>
                <w:bCs/>
                <w:sz w:val="24"/>
                <w:szCs w:val="24"/>
              </w:rPr>
            </w:pPr>
            <w:r>
              <w:rPr>
                <w:rFonts w:ascii="Times New Roman" w:hAnsi="Times New Roman"/>
                <w:bCs/>
                <w:sz w:val="24"/>
                <w:szCs w:val="24"/>
              </w:rPr>
              <w:t xml:space="preserve">Hình 3 – Hình ảnh một số chất </w:t>
            </w:r>
            <w:r w:rsidR="003D78E6">
              <w:rPr>
                <w:rFonts w:ascii="Times New Roman" w:hAnsi="Times New Roman"/>
                <w:bCs/>
                <w:sz w:val="24"/>
                <w:szCs w:val="24"/>
              </w:rPr>
              <w:t>tăng cường độ dẫn điện cao</w:t>
            </w:r>
          </w:p>
          <w:p w14:paraId="0BE2BEA4" w14:textId="77777777" w:rsidR="00B72E9A" w:rsidRDefault="00B72E9A" w:rsidP="005905DB">
            <w:pPr>
              <w:spacing w:before="120" w:after="0" w:line="288" w:lineRule="auto"/>
              <w:jc w:val="both"/>
              <w:rPr>
                <w:rFonts w:ascii="Times New Roman" w:hAnsi="Times New Roman"/>
                <w:b/>
                <w:bCs/>
                <w:sz w:val="24"/>
                <w:szCs w:val="24"/>
              </w:rPr>
            </w:pPr>
          </w:p>
          <w:p w14:paraId="23B57ABF" w14:textId="77777777" w:rsidR="00BC2BE1" w:rsidRPr="00255829" w:rsidRDefault="009875E7" w:rsidP="00255829">
            <w:pPr>
              <w:spacing w:before="120" w:after="0" w:line="288" w:lineRule="auto"/>
              <w:jc w:val="both"/>
              <w:rPr>
                <w:rFonts w:ascii="Times New Roman" w:hAnsi="Times New Roman"/>
                <w:b/>
                <w:bCs/>
                <w:sz w:val="24"/>
                <w:szCs w:val="24"/>
              </w:rPr>
            </w:pPr>
            <w:r>
              <w:rPr>
                <w:rFonts w:ascii="Times New Roman" w:hAnsi="Times New Roman"/>
                <w:b/>
                <w:bCs/>
                <w:sz w:val="24"/>
                <w:szCs w:val="24"/>
              </w:rPr>
              <w:t xml:space="preserve">3. </w:t>
            </w:r>
            <w:r w:rsidR="007F18F6" w:rsidRPr="00255829">
              <w:rPr>
                <w:rFonts w:ascii="Times New Roman" w:hAnsi="Times New Roman"/>
                <w:b/>
                <w:bCs/>
                <w:sz w:val="24"/>
                <w:szCs w:val="24"/>
              </w:rPr>
              <w:t>Giới hạn các nghiên cứu hiện tại về bê tông thông minh</w:t>
            </w:r>
          </w:p>
          <w:p w14:paraId="49C896B1" w14:textId="1451EF2C" w:rsidR="00BC2BE1" w:rsidRDefault="00255829" w:rsidP="00255829">
            <w:pPr>
              <w:spacing w:before="120" w:after="0" w:line="288" w:lineRule="auto"/>
              <w:jc w:val="both"/>
              <w:rPr>
                <w:rFonts w:ascii="Times New Roman" w:hAnsi="Times New Roman"/>
                <w:bCs/>
                <w:sz w:val="24"/>
                <w:szCs w:val="24"/>
              </w:rPr>
            </w:pPr>
            <w:r w:rsidRPr="00255829">
              <w:rPr>
                <w:rFonts w:ascii="Times New Roman" w:hAnsi="Times New Roman"/>
                <w:bCs/>
                <w:sz w:val="24"/>
                <w:szCs w:val="24"/>
              </w:rPr>
              <w:t>Các kết cấu bê tông ứng lực trước, yêu cầu ứng suất cảm ứng khoảng từ 50 tới 60 Mpa. Tuy nhiên, k</w:t>
            </w:r>
            <w:r w:rsidR="007F18F6" w:rsidRPr="00255829">
              <w:rPr>
                <w:rFonts w:ascii="Times New Roman" w:hAnsi="Times New Roman"/>
                <w:bCs/>
                <w:sz w:val="24"/>
                <w:szCs w:val="24"/>
              </w:rPr>
              <w:t>hả năng cảm ứng sự thay đổi ứng suất của bê tông hiện tại bị giới hạn ở ứng suất dưới 20 MPa do sự khó khăn của phân tán đều các chất chèn tính năng vào trong bê tông.</w:t>
            </w:r>
          </w:p>
          <w:p w14:paraId="0C69A2C5" w14:textId="67A1CD2D" w:rsidR="002F5235" w:rsidRPr="00255829" w:rsidRDefault="002F5235" w:rsidP="002F5235">
            <w:pPr>
              <w:spacing w:before="120" w:after="0" w:line="288" w:lineRule="auto"/>
              <w:jc w:val="center"/>
              <w:rPr>
                <w:rFonts w:ascii="Times New Roman" w:hAnsi="Times New Roman"/>
                <w:bCs/>
                <w:sz w:val="24"/>
                <w:szCs w:val="24"/>
              </w:rPr>
            </w:pPr>
            <w:r>
              <w:rPr>
                <w:rFonts w:ascii="Times New Roman" w:hAnsi="Times New Roman"/>
                <w:bCs/>
                <w:sz w:val="24"/>
                <w:szCs w:val="24"/>
              </w:rPr>
              <w:t xml:space="preserve">Bảng 2 – Tổng hợp bê tông thông minh với khả năng cảm ứng ứng suất </w:t>
            </w:r>
          </w:p>
          <w:p w14:paraId="1E3B585F" w14:textId="005D4A1F" w:rsidR="00255829" w:rsidRDefault="00255829" w:rsidP="00255829">
            <w:pPr>
              <w:spacing w:before="120" w:after="0" w:line="288" w:lineRule="auto"/>
              <w:jc w:val="both"/>
              <w:rPr>
                <w:rFonts w:ascii="Times New Roman" w:hAnsi="Times New Roman"/>
                <w:b/>
                <w:bCs/>
                <w:sz w:val="24"/>
                <w:szCs w:val="24"/>
              </w:rPr>
            </w:pPr>
            <w:r w:rsidRPr="00255829">
              <w:rPr>
                <w:rFonts w:ascii="Times New Roman" w:hAnsi="Times New Roman"/>
                <w:b/>
                <w:bCs/>
                <w:noProof/>
                <w:sz w:val="24"/>
                <w:szCs w:val="24"/>
                <w:lang w:eastAsia="ko-KR"/>
              </w:rPr>
              <w:drawing>
                <wp:inline distT="0" distB="0" distL="0" distR="0" wp14:anchorId="15F13DBD" wp14:editId="6F8CA834">
                  <wp:extent cx="5836258" cy="2884742"/>
                  <wp:effectExtent l="0" t="0" r="0" b="0"/>
                  <wp:docPr id="18438" name="그림 1">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540263B6-E1BC-4035-8D57-AAC976F711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 name="그림 1">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540263B6-E1BC-4035-8D57-AAC976F71138}"/>
                              </a:ext>
                            </a:extLst>
                          </pic:cNvPr>
                          <pic:cNvPicPr>
                            <a:picLocks noChangeAspect="1"/>
                          </pic:cNvPicPr>
                        </pic:nvPicPr>
                        <pic:blipFill rotWithShape="1">
                          <a:blip r:embed="rId17">
                            <a:extLst>
                              <a:ext uri="{28A0092B-C50C-407E-A947-70E740481C1C}">
                                <a14:useLocalDpi xmlns:a14="http://schemas.microsoft.com/office/drawing/2010/main" val="0"/>
                              </a:ext>
                            </a:extLst>
                          </a:blip>
                          <a:srcRect t="9707"/>
                          <a:stretch/>
                        </pic:blipFill>
                        <pic:spPr bwMode="auto">
                          <a:xfrm>
                            <a:off x="0" y="0"/>
                            <a:ext cx="5833944" cy="2883598"/>
                          </a:xfrm>
                          <a:prstGeom prst="rect">
                            <a:avLst/>
                          </a:prstGeom>
                          <a:noFill/>
                          <a:ln>
                            <a:noFill/>
                          </a:ln>
                          <a:extLst>
                            <a:ext uri="{53640926-AAD7-44D8-BBD7-CCE9431645EC}">
                              <a14:shadowObscured xmlns:a14="http://schemas.microsoft.com/office/drawing/2010/main"/>
                            </a:ext>
                          </a:extLst>
                        </pic:spPr>
                      </pic:pic>
                    </a:graphicData>
                  </a:graphic>
                </wp:inline>
              </w:drawing>
            </w:r>
          </w:p>
          <w:p w14:paraId="0B69B987" w14:textId="77777777" w:rsidR="00705CEC" w:rsidRDefault="00705CEC" w:rsidP="00255829">
            <w:pPr>
              <w:spacing w:before="120" w:after="0" w:line="288" w:lineRule="auto"/>
              <w:jc w:val="both"/>
              <w:rPr>
                <w:rFonts w:ascii="Times New Roman" w:hAnsi="Times New Roman"/>
                <w:b/>
                <w:bCs/>
                <w:sz w:val="24"/>
                <w:szCs w:val="24"/>
              </w:rPr>
            </w:pPr>
          </w:p>
          <w:p w14:paraId="265122CF" w14:textId="1F92789E" w:rsidR="00255829" w:rsidRDefault="003B329E" w:rsidP="00255829">
            <w:pPr>
              <w:spacing w:before="120" w:after="0" w:line="288" w:lineRule="auto"/>
              <w:jc w:val="both"/>
              <w:rPr>
                <w:rFonts w:ascii="Times New Roman" w:hAnsi="Times New Roman"/>
                <w:b/>
                <w:bCs/>
                <w:sz w:val="24"/>
                <w:szCs w:val="24"/>
              </w:rPr>
            </w:pPr>
            <w:r>
              <w:rPr>
                <w:rFonts w:ascii="Times New Roman" w:hAnsi="Times New Roman"/>
                <w:b/>
                <w:bCs/>
                <w:sz w:val="24"/>
                <w:szCs w:val="24"/>
              </w:rPr>
              <w:t xml:space="preserve">4. </w:t>
            </w:r>
            <w:r w:rsidR="00F65557">
              <w:rPr>
                <w:rFonts w:ascii="Times New Roman" w:hAnsi="Times New Roman"/>
                <w:b/>
                <w:bCs/>
                <w:sz w:val="24"/>
                <w:szCs w:val="24"/>
              </w:rPr>
              <w:t>Chế tạo b</w:t>
            </w:r>
            <w:r w:rsidR="00AD0A16" w:rsidRPr="00AD0A16">
              <w:rPr>
                <w:rFonts w:ascii="Times New Roman" w:hAnsi="Times New Roman"/>
                <w:b/>
                <w:bCs/>
                <w:sz w:val="24"/>
                <w:szCs w:val="24"/>
              </w:rPr>
              <w:t>ê tông siêu tính năng</w:t>
            </w:r>
            <w:r w:rsidR="00F65557">
              <w:rPr>
                <w:rFonts w:ascii="Times New Roman" w:hAnsi="Times New Roman"/>
                <w:b/>
                <w:bCs/>
                <w:sz w:val="24"/>
                <w:szCs w:val="24"/>
              </w:rPr>
              <w:t xml:space="preserve"> có khả năng tự cảm biến ứng suất</w:t>
            </w:r>
          </w:p>
          <w:p w14:paraId="26C90E32" w14:textId="77777777" w:rsidR="00AD0A16" w:rsidRDefault="00AD0A16" w:rsidP="00AD0A16">
            <w:pPr>
              <w:spacing w:before="120" w:after="0" w:line="288" w:lineRule="auto"/>
              <w:jc w:val="both"/>
              <w:rPr>
                <w:rFonts w:ascii="Times New Roman" w:hAnsi="Times New Roman"/>
                <w:bCs/>
                <w:sz w:val="24"/>
                <w:szCs w:val="24"/>
              </w:rPr>
            </w:pPr>
            <w:r w:rsidRPr="00AD0A16">
              <w:rPr>
                <w:rFonts w:ascii="Times New Roman" w:hAnsi="Times New Roman"/>
                <w:bCs/>
                <w:sz w:val="24"/>
                <w:szCs w:val="24"/>
              </w:rPr>
              <w:t>Bê tông siêu tính năng (Ultra high performance concretes) là bê tông cường độ siêu cao (cường độ trên 150 Mpa theo ACI), khả năng chống thấm, chịu tải trọng động, va đập tốt.</w:t>
            </w:r>
          </w:p>
          <w:p w14:paraId="5129FBB9" w14:textId="299524D3" w:rsidR="00F65557" w:rsidRDefault="00F65557" w:rsidP="00AD0A16">
            <w:pPr>
              <w:spacing w:before="120" w:after="0" w:line="288" w:lineRule="auto"/>
              <w:jc w:val="both"/>
              <w:rPr>
                <w:rFonts w:ascii="Times New Roman" w:hAnsi="Times New Roman"/>
                <w:bCs/>
                <w:sz w:val="24"/>
                <w:szCs w:val="24"/>
              </w:rPr>
            </w:pPr>
            <w:r>
              <w:rPr>
                <w:rFonts w:ascii="Times New Roman" w:hAnsi="Times New Roman"/>
                <w:bCs/>
                <w:sz w:val="24"/>
                <w:szCs w:val="24"/>
              </w:rPr>
              <w:t>Chất tăng cường độ dẫn điện cao được sử dụng là sợi thép (steel fibers) và ống nano carbon (MWC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1"/>
              <w:gridCol w:w="4702"/>
            </w:tblGrid>
            <w:tr w:rsidR="00F65557" w14:paraId="17EAD55A" w14:textId="77777777" w:rsidTr="000373C4">
              <w:tc>
                <w:tcPr>
                  <w:tcW w:w="4701" w:type="dxa"/>
                </w:tcPr>
                <w:p w14:paraId="711280F9" w14:textId="77777777" w:rsidR="00F65557" w:rsidRDefault="00F65557" w:rsidP="00F65557">
                  <w:pPr>
                    <w:spacing w:before="120" w:after="0" w:line="288" w:lineRule="auto"/>
                    <w:jc w:val="center"/>
                    <w:rPr>
                      <w:rFonts w:ascii="Times New Roman" w:hAnsi="Times New Roman"/>
                      <w:bCs/>
                      <w:sz w:val="24"/>
                      <w:szCs w:val="24"/>
                    </w:rPr>
                  </w:pPr>
                  <w:r w:rsidRPr="00F65557">
                    <w:rPr>
                      <w:rFonts w:ascii="Times New Roman" w:hAnsi="Times New Roman"/>
                      <w:bCs/>
                      <w:noProof/>
                      <w:sz w:val="24"/>
                      <w:szCs w:val="24"/>
                      <w:lang w:eastAsia="ko-KR"/>
                    </w:rPr>
                    <w:lastRenderedPageBreak/>
                    <w:drawing>
                      <wp:inline distT="0" distB="0" distL="0" distR="0" wp14:anchorId="7FC3D252" wp14:editId="16689172">
                        <wp:extent cx="2105025" cy="1739900"/>
                        <wp:effectExtent l="0" t="0" r="9525" b="0"/>
                        <wp:docPr id="59433" name="Picture 25" descr="https://scontent-icn1-1.xx.fbcdn.net/v/t1.15752-9/49745771_2347543041946063_62885085786931200_n.jpg?_nc_cat=104&amp;_nc_ht=scontent-icn1-1.xx&amp;oh=5d58e7f654c9991c20352c279e37631a&amp;oe=5CBE06C7">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FB29AC8-EF60-4521-B691-DE4B79063B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33" name="Picture 25" descr="https://scontent-icn1-1.xx.fbcdn.net/v/t1.15752-9/49745771_2347543041946063_62885085786931200_n.jpg?_nc_cat=104&amp;_nc_ht=scontent-icn1-1.xx&amp;oh=5d58e7f654c9991c20352c279e37631a&amp;oe=5CBE06C7">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FB29AC8-EF60-4521-B691-DE4B79063B93}"/>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l="7002" t="28419" r="27229" b="30789"/>
                                <a:stretch>
                                  <a:fillRect/>
                                </a:stretch>
                              </pic:blipFill>
                              <pic:spPr bwMode="auto">
                                <a:xfrm>
                                  <a:off x="0" y="0"/>
                                  <a:ext cx="2105025" cy="173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F21668C" w14:textId="6EB5A1A1" w:rsidR="00F65557" w:rsidRDefault="00F65557" w:rsidP="00F65557">
                  <w:pPr>
                    <w:spacing w:before="120" w:after="0" w:line="288" w:lineRule="auto"/>
                    <w:jc w:val="center"/>
                    <w:rPr>
                      <w:rFonts w:ascii="Times New Roman" w:hAnsi="Times New Roman"/>
                      <w:bCs/>
                      <w:sz w:val="24"/>
                      <w:szCs w:val="24"/>
                    </w:rPr>
                  </w:pPr>
                  <w:r w:rsidRPr="00F65557">
                    <w:rPr>
                      <w:rFonts w:ascii="Times New Roman" w:hAnsi="Times New Roman"/>
                      <w:bCs/>
                      <w:sz w:val="24"/>
                      <w:szCs w:val="24"/>
                    </w:rPr>
                    <w:t>(a) Sợi thép (steel fiber)</w:t>
                  </w:r>
                </w:p>
              </w:tc>
              <w:tc>
                <w:tcPr>
                  <w:tcW w:w="4702" w:type="dxa"/>
                </w:tcPr>
                <w:p w14:paraId="490693CD" w14:textId="77777777" w:rsidR="00F65557" w:rsidRDefault="00F65557" w:rsidP="00F65557">
                  <w:pPr>
                    <w:spacing w:before="120" w:after="0" w:line="288" w:lineRule="auto"/>
                    <w:jc w:val="center"/>
                    <w:rPr>
                      <w:rFonts w:ascii="Times New Roman" w:hAnsi="Times New Roman"/>
                      <w:bCs/>
                      <w:sz w:val="24"/>
                      <w:szCs w:val="24"/>
                    </w:rPr>
                  </w:pPr>
                  <w:r w:rsidRPr="00F65557">
                    <w:rPr>
                      <w:rFonts w:ascii="Times New Roman" w:hAnsi="Times New Roman"/>
                      <w:bCs/>
                      <w:noProof/>
                      <w:sz w:val="24"/>
                      <w:szCs w:val="24"/>
                      <w:lang w:eastAsia="ko-KR"/>
                    </w:rPr>
                    <w:drawing>
                      <wp:inline distT="0" distB="0" distL="0" distR="0" wp14:anchorId="2B224001" wp14:editId="5BFE3ABB">
                        <wp:extent cx="2089150" cy="1739900"/>
                        <wp:effectExtent l="0" t="0" r="6350" b="0"/>
                        <wp:docPr id="59435" name="Picture 39">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3FA81D4-C3ED-42C1-A62D-A030D16BF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35" name="Picture 39">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3FA81D4-C3ED-42C1-A62D-A030D16BF658}"/>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l="6187"/>
                                <a:stretch>
                                  <a:fillRect/>
                                </a:stretch>
                              </pic:blipFill>
                              <pic:spPr bwMode="auto">
                                <a:xfrm>
                                  <a:off x="0" y="0"/>
                                  <a:ext cx="2089150" cy="173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F67B080" w14:textId="1BC94CFE" w:rsidR="00F65557" w:rsidRDefault="00F65557" w:rsidP="00F65557">
                  <w:pPr>
                    <w:spacing w:before="120" w:after="0" w:line="288" w:lineRule="auto"/>
                    <w:jc w:val="center"/>
                    <w:rPr>
                      <w:rFonts w:ascii="Times New Roman" w:hAnsi="Times New Roman"/>
                      <w:bCs/>
                      <w:sz w:val="24"/>
                      <w:szCs w:val="24"/>
                    </w:rPr>
                  </w:pPr>
                  <w:r w:rsidRPr="00F65557">
                    <w:rPr>
                      <w:rFonts w:ascii="Times New Roman" w:hAnsi="Times New Roman"/>
                      <w:bCs/>
                      <w:sz w:val="24"/>
                      <w:szCs w:val="24"/>
                    </w:rPr>
                    <w:t>(</w:t>
                  </w:r>
                  <w:r>
                    <w:rPr>
                      <w:rFonts w:ascii="Times New Roman" w:hAnsi="Times New Roman"/>
                      <w:bCs/>
                      <w:sz w:val="24"/>
                      <w:szCs w:val="24"/>
                    </w:rPr>
                    <w:t>b</w:t>
                  </w:r>
                  <w:r w:rsidRPr="00F65557">
                    <w:rPr>
                      <w:rFonts w:ascii="Times New Roman" w:hAnsi="Times New Roman"/>
                      <w:bCs/>
                      <w:sz w:val="24"/>
                      <w:szCs w:val="24"/>
                    </w:rPr>
                    <w:t>) Ống nano các bon (MWCNT)</w:t>
                  </w:r>
                </w:p>
              </w:tc>
            </w:tr>
          </w:tbl>
          <w:p w14:paraId="1983E5EF" w14:textId="4415154C" w:rsidR="000373C4" w:rsidRDefault="000373C4" w:rsidP="00F65557">
            <w:pPr>
              <w:spacing w:before="120" w:after="0" w:line="288" w:lineRule="auto"/>
              <w:ind w:left="360"/>
              <w:jc w:val="center"/>
              <w:rPr>
                <w:rFonts w:ascii="Times New Roman" w:hAnsi="Times New Roman"/>
                <w:bCs/>
                <w:sz w:val="24"/>
                <w:szCs w:val="24"/>
              </w:rPr>
            </w:pPr>
            <w:r>
              <w:rPr>
                <w:rFonts w:ascii="Times New Roman" w:hAnsi="Times New Roman"/>
                <w:bCs/>
                <w:sz w:val="24"/>
                <w:szCs w:val="24"/>
              </w:rPr>
              <w:t>Hình 4 – Hình ảnh chất tăng cường</w:t>
            </w:r>
          </w:p>
          <w:p w14:paraId="7AEC0516" w14:textId="12F39C9F" w:rsidR="00AD0A16" w:rsidRPr="00705CEC" w:rsidRDefault="00F65557" w:rsidP="00F65557">
            <w:pPr>
              <w:spacing w:before="120" w:after="0" w:line="288" w:lineRule="auto"/>
              <w:ind w:left="360"/>
              <w:jc w:val="center"/>
              <w:rPr>
                <w:rFonts w:ascii="Times New Roman" w:hAnsi="Times New Roman"/>
                <w:bCs/>
                <w:sz w:val="24"/>
                <w:szCs w:val="24"/>
              </w:rPr>
            </w:pPr>
            <w:r w:rsidRPr="00705CEC">
              <w:rPr>
                <w:rFonts w:ascii="Times New Roman" w:hAnsi="Times New Roman"/>
                <w:bCs/>
                <w:sz w:val="24"/>
                <w:szCs w:val="24"/>
              </w:rPr>
              <w:t xml:space="preserve">Bảng 3 - </w:t>
            </w:r>
            <w:r w:rsidR="007F18F6" w:rsidRPr="00705CEC">
              <w:rPr>
                <w:rFonts w:ascii="Times New Roman" w:hAnsi="Times New Roman"/>
                <w:bCs/>
                <w:sz w:val="24"/>
                <w:szCs w:val="24"/>
              </w:rPr>
              <w:t>Thành phần của bê tông siêu tính năng</w:t>
            </w:r>
          </w:p>
          <w:tbl>
            <w:tblPr>
              <w:tblW w:w="5000" w:type="pct"/>
              <w:tblCellMar>
                <w:left w:w="0" w:type="dxa"/>
                <w:right w:w="0" w:type="dxa"/>
              </w:tblCellMar>
              <w:tblLook w:val="04A0" w:firstRow="1" w:lastRow="0" w:firstColumn="1" w:lastColumn="0" w:noHBand="0" w:noVBand="1"/>
            </w:tblPr>
            <w:tblGrid>
              <w:gridCol w:w="873"/>
              <w:gridCol w:w="777"/>
              <w:gridCol w:w="675"/>
              <w:gridCol w:w="750"/>
              <w:gridCol w:w="586"/>
              <w:gridCol w:w="617"/>
              <w:gridCol w:w="704"/>
              <w:gridCol w:w="719"/>
              <w:gridCol w:w="963"/>
              <w:gridCol w:w="757"/>
              <w:gridCol w:w="704"/>
              <w:gridCol w:w="1273"/>
            </w:tblGrid>
            <w:tr w:rsidR="00F65557" w:rsidRPr="00F65557" w14:paraId="2DE3AA66" w14:textId="77777777" w:rsidTr="00F65557">
              <w:trPr>
                <w:trHeight w:val="1045"/>
              </w:trPr>
              <w:tc>
                <w:tcPr>
                  <w:tcW w:w="48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077622"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 </w:t>
                  </w:r>
                </w:p>
              </w:tc>
              <w:tc>
                <w:tcPr>
                  <w:tcW w:w="38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4BBE96"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Cement</w:t>
                  </w:r>
                </w:p>
              </w:tc>
              <w:tc>
                <w:tcPr>
                  <w:tcW w:w="3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DB37DD"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Silica fume</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FAFC0B"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Silica powder</w:t>
                  </w:r>
                </w:p>
              </w:tc>
              <w:tc>
                <w:tcPr>
                  <w:tcW w:w="3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A3F4E9"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Silica sand</w:t>
                  </w:r>
                </w:p>
              </w:tc>
              <w:tc>
                <w:tcPr>
                  <w:tcW w:w="3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F749FE"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Water</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DE435A"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SP</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CAC8BD" w14:textId="77777777" w:rsidR="00F65557"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MW</w:t>
                  </w:r>
                </w:p>
                <w:p w14:paraId="3883A3A6"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CNT</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29D87F"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 xml:space="preserve">Deformer </w:t>
                  </w:r>
                  <w:r w:rsidRPr="00F65557">
                    <w:rPr>
                      <w:rFonts w:ascii="Times New Roman" w:hAnsi="Times New Roman"/>
                      <w:bCs/>
                      <w:sz w:val="24"/>
                      <w:szCs w:val="24"/>
                      <w:vertAlign w:val="superscript"/>
                    </w:rPr>
                    <w:t>†</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634BAA"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Fiber (vol</w:t>
                  </w:r>
                  <w:proofErr w:type="gramStart"/>
                  <w:r w:rsidRPr="00F65557">
                    <w:rPr>
                      <w:rFonts w:ascii="Times New Roman" w:hAnsi="Times New Roman"/>
                      <w:bCs/>
                      <w:sz w:val="24"/>
                      <w:szCs w:val="24"/>
                    </w:rPr>
                    <w:t>.%</w:t>
                  </w:r>
                  <w:proofErr w:type="gramEnd"/>
                  <w:r w:rsidRPr="00F65557">
                    <w:rPr>
                      <w:rFonts w:ascii="Times New Roman" w:hAnsi="Times New Roman"/>
                      <w:bCs/>
                      <w:sz w:val="24"/>
                      <w:szCs w:val="24"/>
                    </w:rPr>
                    <w:t>)</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5A9632"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Độ chảy (mm)</w:t>
                  </w:r>
                </w:p>
              </w:tc>
              <w:tc>
                <w:tcPr>
                  <w:tcW w:w="69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40C30B" w14:textId="77777777" w:rsidR="00F65557"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Cường độ nén</w:t>
                  </w:r>
                </w:p>
                <w:p w14:paraId="7E8776C0"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MPa)</w:t>
                  </w:r>
                </w:p>
              </w:tc>
            </w:tr>
            <w:tr w:rsidR="00F65557" w:rsidRPr="00F65557" w14:paraId="214D0A57" w14:textId="77777777" w:rsidTr="00F65557">
              <w:trPr>
                <w:trHeight w:val="480"/>
              </w:trPr>
              <w:tc>
                <w:tcPr>
                  <w:tcW w:w="48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0CCE45"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UHPC</w:t>
                  </w:r>
                </w:p>
              </w:tc>
              <w:tc>
                <w:tcPr>
                  <w:tcW w:w="38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51DDEC"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0</w:t>
                  </w:r>
                </w:p>
              </w:tc>
              <w:tc>
                <w:tcPr>
                  <w:tcW w:w="3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BB6AB2"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15</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F8FED6"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25</w:t>
                  </w:r>
                </w:p>
              </w:tc>
              <w:tc>
                <w:tcPr>
                  <w:tcW w:w="3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553F38"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0</w:t>
                  </w:r>
                </w:p>
              </w:tc>
              <w:tc>
                <w:tcPr>
                  <w:tcW w:w="3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71B43"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2</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8DC3F7"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042</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A3A069"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4DD980"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9DD8EB"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978BE8"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245</w:t>
                  </w:r>
                </w:p>
              </w:tc>
              <w:tc>
                <w:tcPr>
                  <w:tcW w:w="69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DF29A3"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54</w:t>
                  </w:r>
                </w:p>
              </w:tc>
            </w:tr>
            <w:tr w:rsidR="00F65557" w:rsidRPr="00F65557" w14:paraId="2B854B3B" w14:textId="77777777" w:rsidTr="00F65557">
              <w:trPr>
                <w:trHeight w:val="480"/>
              </w:trPr>
              <w:tc>
                <w:tcPr>
                  <w:tcW w:w="48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9260F5"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UMWF</w:t>
                  </w:r>
                </w:p>
              </w:tc>
              <w:tc>
                <w:tcPr>
                  <w:tcW w:w="38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9E5711"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0</w:t>
                  </w:r>
                </w:p>
              </w:tc>
              <w:tc>
                <w:tcPr>
                  <w:tcW w:w="3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7F0CA0"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15</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145415"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25</w:t>
                  </w:r>
                </w:p>
              </w:tc>
              <w:tc>
                <w:tcPr>
                  <w:tcW w:w="3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EA6A25"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0</w:t>
                  </w:r>
                </w:p>
              </w:tc>
              <w:tc>
                <w:tcPr>
                  <w:tcW w:w="3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F6CFFA"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2</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958F0D"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098</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DA869"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5</w:t>
                  </w:r>
                </w:p>
              </w:tc>
              <w:tc>
                <w:tcPr>
                  <w:tcW w:w="4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5290F2"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0.25</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8F74B9"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2.0</w:t>
                  </w:r>
                </w:p>
              </w:tc>
              <w:tc>
                <w:tcPr>
                  <w:tcW w:w="39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7DAAC2"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220</w:t>
                  </w:r>
                </w:p>
              </w:tc>
              <w:tc>
                <w:tcPr>
                  <w:tcW w:w="69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0CAE3E" w14:textId="77777777" w:rsidR="00BC2BE1"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155</w:t>
                  </w:r>
                </w:p>
              </w:tc>
            </w:tr>
          </w:tbl>
          <w:p w14:paraId="576F43F9" w14:textId="77777777" w:rsidR="00F65557"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SP: Super plasticizer containing 25% solid and 75% water;</w:t>
            </w:r>
          </w:p>
          <w:p w14:paraId="628F827E" w14:textId="77777777" w:rsidR="00F65557" w:rsidRP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 xml:space="preserve">MWCNT: Multi-walled carbon nanotube; </w:t>
            </w:r>
          </w:p>
          <w:p w14:paraId="368E1037" w14:textId="77777777" w:rsidR="00F65557" w:rsidRDefault="00F65557" w:rsidP="00F65557">
            <w:pPr>
              <w:spacing w:before="120" w:after="0" w:line="288" w:lineRule="auto"/>
              <w:rPr>
                <w:rFonts w:ascii="Times New Roman" w:hAnsi="Times New Roman"/>
                <w:bCs/>
                <w:sz w:val="24"/>
                <w:szCs w:val="24"/>
              </w:rPr>
            </w:pPr>
            <w:r w:rsidRPr="00F65557">
              <w:rPr>
                <w:rFonts w:ascii="Times New Roman" w:hAnsi="Times New Roman"/>
                <w:bCs/>
                <w:sz w:val="24"/>
                <w:szCs w:val="24"/>
              </w:rPr>
              <w:t>†: Weigh ratio percentage of cement.</w:t>
            </w:r>
          </w:p>
          <w:p w14:paraId="5DE0F0D4" w14:textId="77777777" w:rsidR="000373C4" w:rsidRDefault="000373C4" w:rsidP="00F65557">
            <w:pPr>
              <w:spacing w:before="120" w:after="0" w:line="288" w:lineRule="auto"/>
              <w:rPr>
                <w:rFonts w:ascii="Times New Roman" w:hAnsi="Times New Roman"/>
                <w:bCs/>
                <w:sz w:val="24"/>
                <w:szCs w:val="24"/>
              </w:rPr>
            </w:pPr>
          </w:p>
          <w:p w14:paraId="46F137A1" w14:textId="295A61E1" w:rsidR="00AB5BE9" w:rsidRPr="00705CEC" w:rsidRDefault="00AB5BE9" w:rsidP="00AB5BE9">
            <w:pPr>
              <w:spacing w:before="120" w:after="0" w:line="288" w:lineRule="auto"/>
              <w:jc w:val="center"/>
              <w:rPr>
                <w:rFonts w:ascii="Times New Roman" w:hAnsi="Times New Roman"/>
                <w:bCs/>
                <w:sz w:val="24"/>
                <w:szCs w:val="24"/>
              </w:rPr>
            </w:pPr>
            <w:r w:rsidRPr="00705CEC">
              <w:rPr>
                <w:rFonts w:ascii="Times New Roman" w:hAnsi="Times New Roman"/>
                <w:bCs/>
                <w:sz w:val="24"/>
                <w:szCs w:val="24"/>
              </w:rPr>
              <w:t xml:space="preserve">Bảng 4 </w:t>
            </w:r>
            <w:r w:rsidR="00705CEC" w:rsidRPr="00705CEC">
              <w:rPr>
                <w:rFonts w:ascii="Times New Roman" w:hAnsi="Times New Roman"/>
                <w:bCs/>
                <w:sz w:val="24"/>
                <w:szCs w:val="24"/>
              </w:rPr>
              <w:t>–</w:t>
            </w:r>
            <w:r w:rsidRPr="00705CEC">
              <w:rPr>
                <w:rFonts w:ascii="Times New Roman" w:hAnsi="Times New Roman"/>
                <w:bCs/>
                <w:sz w:val="24"/>
                <w:szCs w:val="24"/>
              </w:rPr>
              <w:t xml:space="preserve"> </w:t>
            </w:r>
            <w:r w:rsidR="00705CEC" w:rsidRPr="00705CEC">
              <w:rPr>
                <w:rFonts w:ascii="Times New Roman" w:hAnsi="Times New Roman"/>
                <w:bCs/>
                <w:sz w:val="24"/>
                <w:szCs w:val="24"/>
              </w:rPr>
              <w:t xml:space="preserve">Đặc điểm của chất tăng cường </w:t>
            </w:r>
            <w:r w:rsidRPr="00705CEC">
              <w:rPr>
                <w:rFonts w:ascii="Times New Roman" w:hAnsi="Times New Roman"/>
                <w:bCs/>
                <w:sz w:val="24"/>
                <w:szCs w:val="24"/>
              </w:rPr>
              <w:t xml:space="preserve"> </w:t>
            </w:r>
          </w:p>
          <w:tbl>
            <w:tblPr>
              <w:tblW w:w="5000" w:type="pct"/>
              <w:tblCellMar>
                <w:left w:w="0" w:type="dxa"/>
                <w:right w:w="0" w:type="dxa"/>
              </w:tblCellMar>
              <w:tblLook w:val="04A0" w:firstRow="1" w:lastRow="0" w:firstColumn="1" w:lastColumn="0" w:noHBand="0" w:noVBand="1"/>
            </w:tblPr>
            <w:tblGrid>
              <w:gridCol w:w="1748"/>
              <w:gridCol w:w="1748"/>
              <w:gridCol w:w="1748"/>
              <w:gridCol w:w="2077"/>
              <w:gridCol w:w="2077"/>
            </w:tblGrid>
            <w:tr w:rsidR="00F65557" w:rsidRPr="00F65557" w14:paraId="32377520" w14:textId="77777777" w:rsidTr="000373C4">
              <w:trPr>
                <w:trHeight w:val="631"/>
              </w:trPr>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31F8A6"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Loại</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1CDA76"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Đường kính</w:t>
                  </w:r>
                </w:p>
                <w:p w14:paraId="2DF5B8C2"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w:t>
                  </w:r>
                  <w:r w:rsidRPr="00F65557">
                    <w:rPr>
                      <w:rFonts w:ascii="Times New Roman" w:eastAsia="Arial Unicode MS" w:hAnsi="Symbol" w:hint="eastAsia"/>
                      <w:bCs/>
                      <w:color w:val="000000" w:themeColor="text1"/>
                      <w:kern w:val="24"/>
                      <w:sz w:val="24"/>
                      <w:szCs w:val="24"/>
                      <w:lang w:eastAsia="ko-KR"/>
                    </w:rPr>
                    <w:sym w:font="Symbol" w:char="F06D"/>
                  </w:r>
                  <w:r w:rsidRPr="00F65557">
                    <w:rPr>
                      <w:rFonts w:ascii="Times New Roman" w:eastAsia="Arial Unicode MS" w:hAnsi="Times New Roman"/>
                      <w:bCs/>
                      <w:color w:val="000000" w:themeColor="text1"/>
                      <w:kern w:val="24"/>
                      <w:sz w:val="24"/>
                      <w:szCs w:val="24"/>
                      <w:lang w:eastAsia="ko-KR"/>
                    </w:rPr>
                    <w:t>m)</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BDC6CA"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Chiều dài</w:t>
                  </w:r>
                </w:p>
                <w:p w14:paraId="798004D4"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mm)</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4623DD"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Cường độ kéo</w:t>
                  </w:r>
                </w:p>
                <w:p w14:paraId="00DAB007"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MPa)</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9FAEBE"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Môđun đàn hồi</w:t>
                  </w:r>
                </w:p>
                <w:p w14:paraId="68FFA3B0"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bCs/>
                      <w:color w:val="000000" w:themeColor="text1"/>
                      <w:kern w:val="24"/>
                      <w:sz w:val="24"/>
                      <w:szCs w:val="24"/>
                      <w:lang w:eastAsia="ko-KR"/>
                    </w:rPr>
                    <w:t>(GPa)</w:t>
                  </w:r>
                </w:p>
              </w:tc>
            </w:tr>
            <w:tr w:rsidR="00F65557" w:rsidRPr="00F65557" w14:paraId="2CF544A4" w14:textId="77777777" w:rsidTr="000373C4">
              <w:trPr>
                <w:trHeight w:val="208"/>
              </w:trPr>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950C78"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Steel fiber</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0C01C8"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200</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AD1340"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6.0</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C83D91"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2104</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EEA9CF"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200</w:t>
                  </w:r>
                </w:p>
              </w:tc>
            </w:tr>
            <w:tr w:rsidR="00F65557" w:rsidRPr="00F65557" w14:paraId="00E9AE55" w14:textId="77777777" w:rsidTr="000373C4">
              <w:trPr>
                <w:trHeight w:val="170"/>
              </w:trPr>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570445"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MWCNT</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4BA9DA"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0.05 ~ 0.20</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BFE16A"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1.0x10</w:t>
                  </w:r>
                  <w:r w:rsidRPr="00F65557">
                    <w:rPr>
                      <w:rFonts w:ascii="Times New Roman" w:eastAsia="Arial Unicode MS" w:hAnsi="Times New Roman"/>
                      <w:color w:val="000000" w:themeColor="text1"/>
                      <w:kern w:val="24"/>
                      <w:position w:val="10"/>
                      <w:sz w:val="24"/>
                      <w:szCs w:val="24"/>
                      <w:vertAlign w:val="superscript"/>
                      <w:lang w:eastAsia="ko-KR"/>
                    </w:rPr>
                    <w:t>-3</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379BD1"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w:t>
                  </w:r>
                </w:p>
              </w:tc>
              <w:tc>
                <w:tcPr>
                  <w:tcW w:w="110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616197" w14:textId="77777777" w:rsidR="00F65557" w:rsidRPr="00F65557" w:rsidRDefault="00F65557" w:rsidP="00F65557">
                  <w:pPr>
                    <w:wordWrap w:val="0"/>
                    <w:spacing w:after="0" w:line="256" w:lineRule="auto"/>
                    <w:jc w:val="center"/>
                    <w:rPr>
                      <w:rFonts w:ascii="Arial" w:eastAsia="Times New Roman" w:hAnsi="Arial" w:cs="Arial"/>
                      <w:sz w:val="24"/>
                      <w:szCs w:val="24"/>
                      <w:lang w:eastAsia="ko-KR"/>
                    </w:rPr>
                  </w:pPr>
                  <w:r w:rsidRPr="00F65557">
                    <w:rPr>
                      <w:rFonts w:ascii="Times New Roman" w:eastAsia="Arial Unicode MS" w:hAnsi="Times New Roman"/>
                      <w:color w:val="000000" w:themeColor="text1"/>
                      <w:kern w:val="24"/>
                      <w:sz w:val="24"/>
                      <w:szCs w:val="24"/>
                      <w:lang w:eastAsia="ko-KR"/>
                    </w:rPr>
                    <w:t>-</w:t>
                  </w:r>
                </w:p>
              </w:tc>
            </w:tr>
          </w:tbl>
          <w:p w14:paraId="03A21CA6" w14:textId="77777777" w:rsidR="00705CEC" w:rsidRDefault="00705CEC" w:rsidP="00A55A3B">
            <w:pPr>
              <w:spacing w:before="120" w:after="0" w:line="288" w:lineRule="auto"/>
              <w:rPr>
                <w:rFonts w:ascii="Times New Roman" w:hAnsi="Times New Roman"/>
                <w:b/>
                <w:bCs/>
                <w:sz w:val="24"/>
                <w:szCs w:val="24"/>
              </w:rPr>
            </w:pPr>
          </w:p>
          <w:p w14:paraId="33F137CA" w14:textId="6E9A3C69" w:rsidR="00705CEC" w:rsidRPr="00333ECA" w:rsidRDefault="00705CEC" w:rsidP="00A55A3B">
            <w:pPr>
              <w:spacing w:before="120" w:after="0" w:line="288" w:lineRule="auto"/>
              <w:rPr>
                <w:rFonts w:ascii="Times New Roman" w:hAnsi="Times New Roman"/>
                <w:b/>
                <w:bCs/>
                <w:sz w:val="24"/>
                <w:szCs w:val="24"/>
              </w:rPr>
            </w:pPr>
            <w:r w:rsidRPr="00333ECA">
              <w:rPr>
                <w:rFonts w:ascii="Times New Roman" w:hAnsi="Times New Roman"/>
                <w:b/>
                <w:bCs/>
                <w:sz w:val="24"/>
                <w:szCs w:val="24"/>
              </w:rPr>
              <w:t xml:space="preserve">4.1. Phương pháp phân tán </w:t>
            </w:r>
            <w:r w:rsidR="008459C0">
              <w:rPr>
                <w:rFonts w:ascii="Times New Roman" w:hAnsi="Times New Roman"/>
                <w:b/>
                <w:bCs/>
                <w:sz w:val="24"/>
                <w:szCs w:val="24"/>
              </w:rPr>
              <w:t>chất tăng cường độ dẫn điện cao (MWCNTs, steel fibers)</w:t>
            </w:r>
            <w:r w:rsidRPr="00333ECA">
              <w:rPr>
                <w:rFonts w:ascii="Times New Roman" w:hAnsi="Times New Roman"/>
                <w:b/>
                <w:bCs/>
                <w:sz w:val="24"/>
                <w:szCs w:val="24"/>
              </w:rPr>
              <w:t xml:space="preserve"> trong bê tông tính năng siêu cao</w:t>
            </w:r>
          </w:p>
          <w:p w14:paraId="26B4E9F9" w14:textId="77777777" w:rsidR="00157D67" w:rsidRDefault="000373C4" w:rsidP="00A55A3B">
            <w:pPr>
              <w:spacing w:before="120" w:after="0" w:line="288" w:lineRule="auto"/>
              <w:rPr>
                <w:rFonts w:ascii="Times New Roman" w:hAnsi="Times New Roman"/>
                <w:bCs/>
                <w:sz w:val="24"/>
                <w:szCs w:val="24"/>
              </w:rPr>
            </w:pPr>
            <w:r>
              <w:rPr>
                <w:rFonts w:ascii="Times New Roman" w:hAnsi="Times New Roman"/>
                <w:bCs/>
                <w:sz w:val="24"/>
                <w:szCs w:val="24"/>
              </w:rPr>
              <w:t xml:space="preserve">Phương pháp phân tán chất tăng cường MWCNTs được biểu diễn như trong hình 5. </w:t>
            </w:r>
          </w:p>
          <w:p w14:paraId="36338F99" w14:textId="77777777" w:rsidR="00157D67" w:rsidRDefault="000373C4" w:rsidP="00A55A3B">
            <w:pPr>
              <w:spacing w:before="120" w:after="0" w:line="288" w:lineRule="auto"/>
              <w:rPr>
                <w:rFonts w:ascii="Times New Roman" w:hAnsi="Times New Roman"/>
                <w:bCs/>
                <w:sz w:val="24"/>
                <w:szCs w:val="24"/>
              </w:rPr>
            </w:pPr>
            <w:r>
              <w:rPr>
                <w:rFonts w:ascii="Times New Roman" w:hAnsi="Times New Roman"/>
                <w:bCs/>
                <w:sz w:val="24"/>
                <w:szCs w:val="24"/>
              </w:rPr>
              <w:t xml:space="preserve">Quy trình chế tạo gồm 7 bước: </w:t>
            </w:r>
          </w:p>
          <w:p w14:paraId="46103ACE" w14:textId="77777777" w:rsidR="00157D67"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t>B</w:t>
            </w:r>
            <w:r w:rsidR="000373C4">
              <w:rPr>
                <w:rFonts w:ascii="Times New Roman" w:hAnsi="Times New Roman"/>
                <w:bCs/>
                <w:sz w:val="24"/>
                <w:szCs w:val="24"/>
              </w:rPr>
              <w:t xml:space="preserve">ước 1, MWCNTs được xử lý phân tán trong nước sử dụng máy Sonication trong 2h để các sợi nano carbon phân tách nhau và phân tán đều trong nước; </w:t>
            </w:r>
          </w:p>
          <w:p w14:paraId="1159DC43" w14:textId="77777777" w:rsidR="00157D67"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t>B</w:t>
            </w:r>
            <w:r w:rsidR="000373C4">
              <w:rPr>
                <w:rFonts w:ascii="Times New Roman" w:hAnsi="Times New Roman"/>
                <w:bCs/>
                <w:sz w:val="24"/>
                <w:szCs w:val="24"/>
              </w:rPr>
              <w:t xml:space="preserve">ước 2, các vật liệu của bê tông tính năng siêu cao gồm cát, xi măng, bột silic (silica powder) được trộn khô đều bằng máy trộn trong 5 phút; </w:t>
            </w:r>
          </w:p>
          <w:p w14:paraId="7D31D0A3" w14:textId="105AFE05" w:rsidR="00705CEC"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lastRenderedPageBreak/>
              <w:t>B</w:t>
            </w:r>
            <w:r w:rsidR="000373C4">
              <w:rPr>
                <w:rFonts w:ascii="Times New Roman" w:hAnsi="Times New Roman"/>
                <w:bCs/>
                <w:sz w:val="24"/>
                <w:szCs w:val="24"/>
              </w:rPr>
              <w:t>ước 3, dung dịch gồm MWCNTs và nước sau khi được phân tán trong bước 1 đem trộn với muội silic (silica fume).</w:t>
            </w:r>
          </w:p>
          <w:p w14:paraId="0DCFB94C" w14:textId="3FAE67C3" w:rsidR="00157D67"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t>Bước 4, hỗn hợp vật liệu trộn khô ở bước 2 được cho vào trộn đều với hỗn hợp MWCNTs, nước, và muội silic ở bước 3;</w:t>
            </w:r>
          </w:p>
          <w:p w14:paraId="20CF7224" w14:textId="05A39CA5" w:rsidR="00157D67"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t>Bước 5, phụ gia tăng dẻo (super-plasticizer) được cho thêm vào cối trộn để tăng độ chảy cho hỗn hợp trộn. Máy trộn được duy trì cho đến khi hỗn hợp đạt độ chảy.</w:t>
            </w:r>
          </w:p>
          <w:p w14:paraId="1CFDFD55" w14:textId="70BD112C" w:rsidR="00157D67" w:rsidRDefault="00157D67" w:rsidP="00A55A3B">
            <w:pPr>
              <w:spacing w:before="120" w:after="0" w:line="288" w:lineRule="auto"/>
              <w:rPr>
                <w:rFonts w:ascii="Times New Roman" w:hAnsi="Times New Roman"/>
                <w:bCs/>
                <w:sz w:val="24"/>
                <w:szCs w:val="24"/>
              </w:rPr>
            </w:pPr>
            <w:r>
              <w:rPr>
                <w:rFonts w:ascii="Times New Roman" w:hAnsi="Times New Roman"/>
                <w:bCs/>
                <w:sz w:val="24"/>
                <w:szCs w:val="24"/>
              </w:rPr>
              <w:t>Bước 6, kiểm tra độ chảy sử dụng thiết bị phễu đo độ sụt trên bàn (mini cone table)</w:t>
            </w:r>
          </w:p>
          <w:p w14:paraId="2048BDC5" w14:textId="5702BAE0" w:rsidR="00157D67" w:rsidRPr="00705CEC" w:rsidRDefault="00333ECA" w:rsidP="00A55A3B">
            <w:pPr>
              <w:spacing w:before="120" w:after="0" w:line="288" w:lineRule="auto"/>
              <w:rPr>
                <w:rFonts w:ascii="Times New Roman" w:hAnsi="Times New Roman"/>
                <w:bCs/>
                <w:sz w:val="24"/>
                <w:szCs w:val="24"/>
              </w:rPr>
            </w:pPr>
            <w:r>
              <w:rPr>
                <w:rFonts w:ascii="Times New Roman" w:hAnsi="Times New Roman"/>
                <w:bCs/>
                <w:sz w:val="24"/>
                <w:szCs w:val="24"/>
              </w:rPr>
              <w:t xml:space="preserve">Bước 7, sau khi hỗn hợp vữa đảm bảo độ sụt cho phép thì sợi thép được phân tán </w:t>
            </w:r>
            <w:r w:rsidR="008A077C">
              <w:rPr>
                <w:rFonts w:ascii="Times New Roman" w:hAnsi="Times New Roman"/>
                <w:bCs/>
                <w:sz w:val="24"/>
                <w:szCs w:val="24"/>
              </w:rPr>
              <w:t>từ từ bằng tay vào trong hỗn hợp vữa. H</w:t>
            </w:r>
            <w:r w:rsidR="00157D67">
              <w:rPr>
                <w:rFonts w:ascii="Times New Roman" w:hAnsi="Times New Roman"/>
                <w:bCs/>
                <w:sz w:val="24"/>
                <w:szCs w:val="24"/>
              </w:rPr>
              <w:t xml:space="preserve">ỗn hợp trộn được đổ vào khuôn và sử dụng </w:t>
            </w:r>
            <w:proofErr w:type="gramStart"/>
            <w:r w:rsidR="00157D67">
              <w:rPr>
                <w:rFonts w:ascii="Times New Roman" w:hAnsi="Times New Roman"/>
                <w:bCs/>
                <w:sz w:val="24"/>
                <w:szCs w:val="24"/>
              </w:rPr>
              <w:t>bàn rung</w:t>
            </w:r>
            <w:proofErr w:type="gramEnd"/>
            <w:r w:rsidR="00157D67">
              <w:rPr>
                <w:rFonts w:ascii="Times New Roman" w:hAnsi="Times New Roman"/>
                <w:bCs/>
                <w:sz w:val="24"/>
                <w:szCs w:val="24"/>
              </w:rPr>
              <w:t xml:space="preserve"> nhẹ để bọt khí thoát ra. Sau đó mẫu được bảo quản ở nhiệt độ phòng trong 1 ngày trước khi tháo ván khuôn.</w:t>
            </w:r>
          </w:p>
          <w:p w14:paraId="153C91B0" w14:textId="77777777" w:rsidR="00015062" w:rsidRDefault="00705CEC" w:rsidP="00A55A3B">
            <w:pPr>
              <w:spacing w:before="120" w:after="0" w:line="288" w:lineRule="auto"/>
              <w:rPr>
                <w:rFonts w:ascii="Times New Roman" w:hAnsi="Times New Roman"/>
                <w:b/>
                <w:bCs/>
                <w:sz w:val="24"/>
                <w:szCs w:val="24"/>
              </w:rPr>
            </w:pPr>
            <w:r w:rsidRPr="00705CEC">
              <w:rPr>
                <w:rFonts w:ascii="Times New Roman" w:hAnsi="Times New Roman"/>
                <w:b/>
                <w:bCs/>
                <w:noProof/>
                <w:sz w:val="24"/>
                <w:szCs w:val="24"/>
                <w:lang w:eastAsia="ko-KR"/>
              </w:rPr>
              <w:drawing>
                <wp:inline distT="0" distB="0" distL="0" distR="0" wp14:anchorId="1F22444A" wp14:editId="00A28ED9">
                  <wp:extent cx="5943600" cy="2763520"/>
                  <wp:effectExtent l="0" t="0" r="0" b="0"/>
                  <wp:docPr id="13" name="그림 8" descr="C:\Users\ACCL\Desktop\캡처.JPG"/>
                  <wp:cNvGraphicFramePr/>
                  <a:graphic xmlns:a="http://schemas.openxmlformats.org/drawingml/2006/main">
                    <a:graphicData uri="http://schemas.openxmlformats.org/drawingml/2006/picture">
                      <pic:pic xmlns:pic="http://schemas.openxmlformats.org/drawingml/2006/picture">
                        <pic:nvPicPr>
                          <pic:cNvPr id="9" name="그림 8" descr="C:\Users\ACCL\Desktop\캡처.JP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763520"/>
                          </a:xfrm>
                          <a:prstGeom prst="rect">
                            <a:avLst/>
                          </a:prstGeom>
                          <a:noFill/>
                          <a:ln>
                            <a:noFill/>
                          </a:ln>
                        </pic:spPr>
                      </pic:pic>
                    </a:graphicData>
                  </a:graphic>
                </wp:inline>
              </w:drawing>
            </w:r>
          </w:p>
          <w:p w14:paraId="67D8F3FB" w14:textId="77777777" w:rsidR="00015062" w:rsidRDefault="00015062" w:rsidP="00015062">
            <w:pPr>
              <w:spacing w:before="120" w:after="0" w:line="288" w:lineRule="auto"/>
              <w:jc w:val="center"/>
              <w:rPr>
                <w:rFonts w:ascii="Times New Roman" w:hAnsi="Times New Roman"/>
                <w:bCs/>
                <w:sz w:val="24"/>
                <w:szCs w:val="24"/>
              </w:rPr>
            </w:pPr>
            <w:r w:rsidRPr="00015062">
              <w:rPr>
                <w:rFonts w:ascii="Times New Roman" w:hAnsi="Times New Roman"/>
                <w:bCs/>
                <w:sz w:val="24"/>
                <w:szCs w:val="24"/>
              </w:rPr>
              <w:t>Hình 5 – Quy trình phân tán ống nano carbon (MWCNTs) trong bê tông tính năng siêu cao</w:t>
            </w:r>
          </w:p>
          <w:p w14:paraId="2073AC5B" w14:textId="77777777" w:rsidR="002F5235" w:rsidRDefault="002F5235" w:rsidP="002F5235">
            <w:pPr>
              <w:spacing w:before="120" w:after="0" w:line="288" w:lineRule="auto"/>
              <w:rPr>
                <w:rFonts w:ascii="Times New Roman" w:hAnsi="Times New Roman"/>
                <w:b/>
                <w:bCs/>
                <w:sz w:val="24"/>
                <w:szCs w:val="24"/>
              </w:rPr>
            </w:pPr>
          </w:p>
          <w:p w14:paraId="7A88A159" w14:textId="1DB6D665" w:rsidR="00705CEC" w:rsidRDefault="005955BE" w:rsidP="005955BE">
            <w:pPr>
              <w:spacing w:before="120" w:after="0" w:line="288" w:lineRule="auto"/>
              <w:jc w:val="center"/>
              <w:rPr>
                <w:rFonts w:ascii="Times New Roman" w:hAnsi="Times New Roman"/>
                <w:b/>
                <w:bCs/>
                <w:sz w:val="24"/>
                <w:szCs w:val="24"/>
              </w:rPr>
            </w:pPr>
            <w:r w:rsidRPr="005955BE">
              <w:rPr>
                <w:rFonts w:ascii="Times New Roman" w:hAnsi="Times New Roman"/>
                <w:b/>
                <w:bCs/>
                <w:noProof/>
                <w:sz w:val="24"/>
                <w:szCs w:val="24"/>
                <w:lang w:eastAsia="ko-KR"/>
              </w:rPr>
              <w:drawing>
                <wp:inline distT="0" distB="0" distL="0" distR="0" wp14:anchorId="0A4BA362" wp14:editId="02CAB954">
                  <wp:extent cx="2111657" cy="1446049"/>
                  <wp:effectExtent l="0" t="0" r="3175" b="1905"/>
                  <wp:docPr id="24591" name="그림 2">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D17D006-5245-40DA-A439-9075D36DB0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1" name="그림 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D17D006-5245-40DA-A439-9075D36DB0E9}"/>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l="13248" t="5695" r="18634" b="13045"/>
                          <a:stretch>
                            <a:fillRect/>
                          </a:stretch>
                        </pic:blipFill>
                        <pic:spPr bwMode="auto">
                          <a:xfrm>
                            <a:off x="0" y="0"/>
                            <a:ext cx="2109053" cy="1444266"/>
                          </a:xfrm>
                          <a:prstGeom prst="rect">
                            <a:avLst/>
                          </a:prstGeom>
                          <a:noFill/>
                          <a:ln>
                            <a:noFill/>
                          </a:ln>
                          <a:extLst/>
                        </pic:spPr>
                      </pic:pic>
                    </a:graphicData>
                  </a:graphic>
                </wp:inline>
              </w:drawing>
            </w:r>
          </w:p>
          <w:p w14:paraId="36347481" w14:textId="317AC279" w:rsidR="005955BE" w:rsidRDefault="005955BE" w:rsidP="005955BE">
            <w:pPr>
              <w:spacing w:before="120" w:after="0" w:line="288" w:lineRule="auto"/>
              <w:jc w:val="center"/>
              <w:rPr>
                <w:rFonts w:ascii="Times New Roman" w:hAnsi="Times New Roman"/>
                <w:bCs/>
                <w:sz w:val="24"/>
                <w:szCs w:val="24"/>
              </w:rPr>
            </w:pPr>
            <w:r w:rsidRPr="00DD67EB">
              <w:rPr>
                <w:rFonts w:ascii="Times New Roman" w:hAnsi="Times New Roman"/>
                <w:bCs/>
                <w:sz w:val="24"/>
                <w:szCs w:val="24"/>
              </w:rPr>
              <w:t>Hình 6 – Mẫu thí nghiệm</w:t>
            </w:r>
          </w:p>
          <w:p w14:paraId="12D860FD" w14:textId="77777777" w:rsidR="00DD67EB" w:rsidRPr="002F5235" w:rsidRDefault="00DD67EB" w:rsidP="00DD67EB">
            <w:pPr>
              <w:spacing w:before="120" w:after="0" w:line="288" w:lineRule="auto"/>
              <w:rPr>
                <w:rFonts w:ascii="Times New Roman" w:hAnsi="Times New Roman"/>
                <w:b/>
                <w:bCs/>
                <w:sz w:val="24"/>
                <w:szCs w:val="24"/>
              </w:rPr>
            </w:pPr>
            <w:r w:rsidRPr="002F5235">
              <w:rPr>
                <w:rFonts w:ascii="Times New Roman" w:hAnsi="Times New Roman"/>
                <w:b/>
                <w:bCs/>
                <w:sz w:val="24"/>
                <w:szCs w:val="24"/>
              </w:rPr>
              <w:t xml:space="preserve">5. </w:t>
            </w:r>
            <w:r>
              <w:rPr>
                <w:rFonts w:ascii="Times New Roman" w:hAnsi="Times New Roman"/>
                <w:b/>
                <w:bCs/>
                <w:sz w:val="24"/>
                <w:szCs w:val="24"/>
              </w:rPr>
              <w:t>Kết quả thí nghiệm</w:t>
            </w:r>
          </w:p>
          <w:p w14:paraId="592F9E4A" w14:textId="010110B6" w:rsidR="00DD67EB" w:rsidRDefault="00DD67EB" w:rsidP="00DD67EB">
            <w:pPr>
              <w:spacing w:before="120" w:after="0" w:line="288" w:lineRule="auto"/>
              <w:rPr>
                <w:rFonts w:ascii="Times New Roman" w:hAnsi="Times New Roman"/>
                <w:bCs/>
                <w:sz w:val="24"/>
                <w:szCs w:val="24"/>
              </w:rPr>
            </w:pPr>
            <w:r>
              <w:rPr>
                <w:rFonts w:ascii="Times New Roman" w:hAnsi="Times New Roman"/>
                <w:bCs/>
                <w:sz w:val="24"/>
                <w:szCs w:val="24"/>
              </w:rPr>
              <w:t xml:space="preserve">Hình 7 biểu diễn thí nghiệm khả năng cảm biến của bê tông thông minh dưới tác dụng tải trọng nén. Máy UTM (khả năng nén 300 tấn) được sử dụng để tạo ứng suất nén cho bê tông thông minh. Máy đo điện trở xoay chiều được sử dụng để ghi lại sự thay đổi điện trở của bê tông thông </w:t>
            </w:r>
            <w:r>
              <w:rPr>
                <w:rFonts w:ascii="Times New Roman" w:hAnsi="Times New Roman"/>
                <w:bCs/>
                <w:sz w:val="24"/>
                <w:szCs w:val="24"/>
              </w:rPr>
              <w:lastRenderedPageBreak/>
              <w:t xml:space="preserve">minh dưới tác dụng của tải trọng. Kết quả đo điện trở </w:t>
            </w:r>
            <w:r w:rsidR="004C7583">
              <w:rPr>
                <w:rFonts w:ascii="Times New Roman" w:hAnsi="Times New Roman"/>
                <w:bCs/>
                <w:sz w:val="24"/>
                <w:szCs w:val="24"/>
              </w:rPr>
              <w:t xml:space="preserve">và </w:t>
            </w:r>
            <w:r w:rsidR="005E14AE">
              <w:rPr>
                <w:rFonts w:ascii="Times New Roman" w:hAnsi="Times New Roman"/>
                <w:bCs/>
                <w:sz w:val="24"/>
                <w:szCs w:val="24"/>
              </w:rPr>
              <w:t>tải trọng nén từ máy UTM được tổng hợp và phân tích.</w:t>
            </w:r>
          </w:p>
          <w:p w14:paraId="234092C9" w14:textId="77777777" w:rsidR="005E14AE" w:rsidRDefault="005E14AE" w:rsidP="005E14AE">
            <w:pPr>
              <w:spacing w:before="120" w:after="0" w:line="288" w:lineRule="auto"/>
              <w:rPr>
                <w:rFonts w:ascii="Times New Roman" w:hAnsi="Times New Roman"/>
                <w:bCs/>
                <w:sz w:val="24"/>
                <w:szCs w:val="24"/>
              </w:rPr>
            </w:pPr>
            <w:r>
              <w:rPr>
                <w:rFonts w:ascii="Times New Roman" w:hAnsi="Times New Roman"/>
                <w:bCs/>
                <w:sz w:val="24"/>
                <w:szCs w:val="24"/>
              </w:rPr>
              <w:t>Hình 8 mô tả q</w:t>
            </w:r>
            <w:r w:rsidRPr="005E14AE">
              <w:rPr>
                <w:rFonts w:ascii="Times New Roman" w:hAnsi="Times New Roman"/>
                <w:bCs/>
                <w:sz w:val="24"/>
                <w:szCs w:val="24"/>
              </w:rPr>
              <w:t xml:space="preserve">uan hệ </w:t>
            </w:r>
            <w:r>
              <w:rPr>
                <w:rFonts w:ascii="Times New Roman" w:hAnsi="Times New Roman"/>
                <w:bCs/>
                <w:sz w:val="24"/>
                <w:szCs w:val="24"/>
              </w:rPr>
              <w:t xml:space="preserve">giữa sự thay đổi điện trở và ứng suất của bê tông thông minh. </w:t>
            </w:r>
            <w:r w:rsidRPr="005955BE">
              <w:rPr>
                <w:rFonts w:ascii="Times New Roman" w:hAnsi="Times New Roman"/>
                <w:bCs/>
                <w:sz w:val="24"/>
                <w:szCs w:val="24"/>
              </w:rPr>
              <w:t>Khi ứng suất nén tăng từ 20 tới 100 Mpa, điện trở của bê tông thông minh có sự giảm rõ rệt.</w:t>
            </w:r>
          </w:p>
          <w:p w14:paraId="4D8362D7" w14:textId="07249953" w:rsidR="005955BE" w:rsidRDefault="005955BE" w:rsidP="005955BE">
            <w:pPr>
              <w:spacing w:before="120" w:after="0" w:line="288" w:lineRule="auto"/>
              <w:jc w:val="center"/>
              <w:rPr>
                <w:rFonts w:ascii="Times New Roman" w:hAnsi="Times New Roman"/>
                <w:b/>
                <w:bCs/>
                <w:sz w:val="24"/>
                <w:szCs w:val="24"/>
              </w:rPr>
            </w:pPr>
            <w:r w:rsidRPr="005955BE">
              <w:rPr>
                <w:rFonts w:ascii="Times New Roman" w:hAnsi="Times New Roman"/>
                <w:b/>
                <w:bCs/>
                <w:noProof/>
                <w:sz w:val="24"/>
                <w:szCs w:val="24"/>
                <w:lang w:eastAsia="ko-KR"/>
              </w:rPr>
              <w:drawing>
                <wp:inline distT="0" distB="0" distL="0" distR="0" wp14:anchorId="221AC90A" wp14:editId="789F4DD6">
                  <wp:extent cx="2979471" cy="223460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9471" cy="2234603"/>
                          </a:xfrm>
                          <a:prstGeom prst="rect">
                            <a:avLst/>
                          </a:prstGeom>
                        </pic:spPr>
                      </pic:pic>
                    </a:graphicData>
                  </a:graphic>
                </wp:inline>
              </w:drawing>
            </w:r>
          </w:p>
          <w:p w14:paraId="38DD0189" w14:textId="072B821C" w:rsidR="005955BE" w:rsidRPr="00DD67EB" w:rsidRDefault="005955BE" w:rsidP="005955BE">
            <w:pPr>
              <w:spacing w:before="120" w:after="0" w:line="288" w:lineRule="auto"/>
              <w:jc w:val="center"/>
              <w:rPr>
                <w:rFonts w:ascii="Times New Roman" w:hAnsi="Times New Roman"/>
                <w:bCs/>
                <w:sz w:val="24"/>
                <w:szCs w:val="24"/>
              </w:rPr>
            </w:pPr>
            <w:r w:rsidRPr="00DD67EB">
              <w:rPr>
                <w:rFonts w:ascii="Times New Roman" w:hAnsi="Times New Roman"/>
                <w:bCs/>
                <w:sz w:val="24"/>
                <w:szCs w:val="24"/>
              </w:rPr>
              <w:t>Hình 7 – Thí nghiệm khả năng cảm biến của bê tông thông minh dưới tải trọng nén</w:t>
            </w:r>
          </w:p>
          <w:p w14:paraId="2B2B1648" w14:textId="0CDC2C27" w:rsidR="005955BE" w:rsidRDefault="005955BE" w:rsidP="005955BE">
            <w:pPr>
              <w:spacing w:before="120" w:after="0" w:line="288" w:lineRule="auto"/>
              <w:jc w:val="center"/>
              <w:rPr>
                <w:rFonts w:ascii="Times New Roman" w:hAnsi="Times New Roman"/>
                <w:b/>
                <w:bCs/>
                <w:sz w:val="24"/>
                <w:szCs w:val="24"/>
              </w:rPr>
            </w:pPr>
            <w:r w:rsidRPr="005955BE">
              <w:rPr>
                <w:rFonts w:ascii="Times New Roman" w:hAnsi="Times New Roman"/>
                <w:b/>
                <w:bCs/>
                <w:noProof/>
                <w:sz w:val="24"/>
                <w:szCs w:val="24"/>
                <w:lang w:eastAsia="ko-KR"/>
              </w:rPr>
              <w:drawing>
                <wp:inline distT="0" distB="0" distL="0" distR="0" wp14:anchorId="759690A2" wp14:editId="31C6AAE9">
                  <wp:extent cx="2052083" cy="2021669"/>
                  <wp:effectExtent l="0" t="0" r="5715" b="0"/>
                  <wp:docPr id="737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5"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1804" cy="2021394"/>
                          </a:xfrm>
                          <a:prstGeom prst="rect">
                            <a:avLst/>
                          </a:prstGeom>
                          <a:noFill/>
                          <a:ln>
                            <a:noFill/>
                          </a:ln>
                          <a:extLst/>
                        </pic:spPr>
                      </pic:pic>
                    </a:graphicData>
                  </a:graphic>
                </wp:inline>
              </w:drawing>
            </w:r>
          </w:p>
          <w:p w14:paraId="20EAD80E" w14:textId="6691F3BC" w:rsidR="005E14AE" w:rsidRPr="005E14AE" w:rsidRDefault="005E14AE" w:rsidP="005955BE">
            <w:pPr>
              <w:spacing w:before="120" w:after="0" w:line="288" w:lineRule="auto"/>
              <w:jc w:val="center"/>
              <w:rPr>
                <w:rFonts w:ascii="Times New Roman" w:hAnsi="Times New Roman"/>
                <w:bCs/>
                <w:sz w:val="24"/>
                <w:szCs w:val="24"/>
              </w:rPr>
            </w:pPr>
            <w:r w:rsidRPr="005E14AE">
              <w:rPr>
                <w:rFonts w:ascii="Times New Roman" w:hAnsi="Times New Roman"/>
                <w:bCs/>
                <w:sz w:val="24"/>
                <w:szCs w:val="24"/>
              </w:rPr>
              <w:t xml:space="preserve">Hình 8 – Quan hệ </w:t>
            </w:r>
            <w:r>
              <w:rPr>
                <w:rFonts w:ascii="Times New Roman" w:hAnsi="Times New Roman"/>
                <w:bCs/>
                <w:sz w:val="24"/>
                <w:szCs w:val="24"/>
              </w:rPr>
              <w:t>giữa sự thay đổi điện trở và ứng suất</w:t>
            </w:r>
          </w:p>
          <w:p w14:paraId="3D56AC5C" w14:textId="59EFE8EA" w:rsidR="005E14AE" w:rsidRPr="005955BE" w:rsidRDefault="005E14AE" w:rsidP="005E14AE">
            <w:pPr>
              <w:spacing w:before="120" w:after="0" w:line="288" w:lineRule="auto"/>
              <w:rPr>
                <w:rFonts w:ascii="Times New Roman" w:hAnsi="Times New Roman"/>
                <w:bCs/>
                <w:sz w:val="24"/>
                <w:szCs w:val="24"/>
              </w:rPr>
            </w:pPr>
            <w:r>
              <w:rPr>
                <w:rFonts w:ascii="Times New Roman" w:hAnsi="Times New Roman"/>
                <w:bCs/>
                <w:sz w:val="24"/>
                <w:szCs w:val="24"/>
              </w:rPr>
              <w:t>Hình 9 biểu diễn k</w:t>
            </w:r>
            <w:r w:rsidR="005955BE">
              <w:rPr>
                <w:rFonts w:ascii="Times New Roman" w:hAnsi="Times New Roman"/>
                <w:bCs/>
                <w:sz w:val="24"/>
                <w:szCs w:val="24"/>
              </w:rPr>
              <w:t xml:space="preserve">ết quả thí nghiệm </w:t>
            </w:r>
            <w:r w:rsidR="00DD67EB">
              <w:rPr>
                <w:rFonts w:ascii="Times New Roman" w:hAnsi="Times New Roman"/>
                <w:bCs/>
                <w:sz w:val="24"/>
                <w:szCs w:val="24"/>
              </w:rPr>
              <w:t xml:space="preserve">tấm bê tông thông minh dưới sự </w:t>
            </w:r>
            <w:r>
              <w:rPr>
                <w:rFonts w:ascii="Times New Roman" w:hAnsi="Times New Roman"/>
                <w:bCs/>
                <w:sz w:val="24"/>
                <w:szCs w:val="24"/>
              </w:rPr>
              <w:t>kiểm soát</w:t>
            </w:r>
            <w:r w:rsidR="00DD67EB">
              <w:rPr>
                <w:rFonts w:ascii="Times New Roman" w:hAnsi="Times New Roman"/>
                <w:bCs/>
                <w:sz w:val="24"/>
                <w:szCs w:val="24"/>
              </w:rPr>
              <w:t xml:space="preserve"> ứng suất</w:t>
            </w:r>
            <w:r>
              <w:rPr>
                <w:rFonts w:ascii="Times New Roman" w:hAnsi="Times New Roman"/>
                <w:bCs/>
                <w:sz w:val="24"/>
                <w:szCs w:val="24"/>
              </w:rPr>
              <w:t xml:space="preserve">. </w:t>
            </w:r>
            <w:r w:rsidRPr="005955BE">
              <w:rPr>
                <w:rFonts w:ascii="Times New Roman" w:hAnsi="Times New Roman"/>
                <w:bCs/>
                <w:sz w:val="24"/>
                <w:szCs w:val="24"/>
              </w:rPr>
              <w:t xml:space="preserve">Khi ứng suất nén tăng đến 50 Mpa, điện trở của </w:t>
            </w:r>
            <w:r>
              <w:rPr>
                <w:rFonts w:ascii="Times New Roman" w:hAnsi="Times New Roman"/>
                <w:bCs/>
                <w:sz w:val="24"/>
                <w:szCs w:val="24"/>
              </w:rPr>
              <w:t>tấm bê tông</w:t>
            </w:r>
            <w:r w:rsidRPr="005955BE">
              <w:rPr>
                <w:rFonts w:ascii="Times New Roman" w:hAnsi="Times New Roman"/>
                <w:bCs/>
                <w:sz w:val="24"/>
                <w:szCs w:val="24"/>
              </w:rPr>
              <w:t xml:space="preserve"> thông minh giảm. Khi dỡ tải (ứng suất nén về 0), điện trở của </w:t>
            </w:r>
            <w:r>
              <w:rPr>
                <w:rFonts w:ascii="Times New Roman" w:hAnsi="Times New Roman"/>
                <w:bCs/>
                <w:sz w:val="24"/>
                <w:szCs w:val="24"/>
              </w:rPr>
              <w:t>tấm bê tông</w:t>
            </w:r>
            <w:r w:rsidRPr="005955BE">
              <w:rPr>
                <w:rFonts w:ascii="Times New Roman" w:hAnsi="Times New Roman"/>
                <w:bCs/>
                <w:sz w:val="24"/>
                <w:szCs w:val="24"/>
              </w:rPr>
              <w:t xml:space="preserve"> thông minh tăng trở lại.</w:t>
            </w:r>
            <w:r>
              <w:rPr>
                <w:rFonts w:ascii="Times New Roman" w:hAnsi="Times New Roman"/>
                <w:bCs/>
                <w:sz w:val="24"/>
                <w:szCs w:val="24"/>
              </w:rPr>
              <w:t xml:space="preserve"> </w:t>
            </w:r>
            <w:r w:rsidRPr="005955BE">
              <w:rPr>
                <w:rFonts w:ascii="Times New Roman" w:hAnsi="Times New Roman"/>
                <w:bCs/>
                <w:sz w:val="24"/>
                <w:szCs w:val="24"/>
              </w:rPr>
              <w:t xml:space="preserve">Dựa vào sự thay đổi điện trở của </w:t>
            </w:r>
            <w:r>
              <w:rPr>
                <w:rFonts w:ascii="Times New Roman" w:hAnsi="Times New Roman"/>
                <w:bCs/>
                <w:sz w:val="24"/>
                <w:szCs w:val="24"/>
              </w:rPr>
              <w:t>tấm</w:t>
            </w:r>
            <w:r w:rsidRPr="005955BE">
              <w:rPr>
                <w:rFonts w:ascii="Times New Roman" w:hAnsi="Times New Roman"/>
                <w:bCs/>
                <w:sz w:val="24"/>
                <w:szCs w:val="24"/>
              </w:rPr>
              <w:t xml:space="preserve"> bê tông thông minh, sự mất ứng suất đột ngột của cáp ứng lực trước có thể được cảnh báo.</w:t>
            </w:r>
          </w:p>
          <w:p w14:paraId="600359B4" w14:textId="252FFAD0" w:rsidR="005955BE" w:rsidRPr="005955BE" w:rsidRDefault="005955BE" w:rsidP="005955BE">
            <w:pPr>
              <w:spacing w:before="120" w:after="0" w:line="288" w:lineRule="auto"/>
              <w:rPr>
                <w:rFonts w:ascii="Times New Roman" w:hAnsi="Times New Roman"/>
                <w:bCs/>
                <w:sz w:val="24"/>
                <w:szCs w:val="24"/>
              </w:rPr>
            </w:pPr>
          </w:p>
          <w:p w14:paraId="297118A2" w14:textId="45EED11C" w:rsidR="005955BE" w:rsidRDefault="005955BE" w:rsidP="005955BE">
            <w:pPr>
              <w:spacing w:before="120" w:after="0" w:line="288" w:lineRule="auto"/>
              <w:jc w:val="center"/>
              <w:rPr>
                <w:rFonts w:ascii="Times New Roman" w:hAnsi="Times New Roman"/>
                <w:b/>
                <w:bCs/>
                <w:sz w:val="24"/>
                <w:szCs w:val="24"/>
              </w:rPr>
            </w:pPr>
            <w:r w:rsidRPr="005955BE">
              <w:rPr>
                <w:rFonts w:ascii="Times New Roman" w:hAnsi="Times New Roman"/>
                <w:b/>
                <w:bCs/>
                <w:noProof/>
                <w:sz w:val="24"/>
                <w:szCs w:val="24"/>
                <w:lang w:eastAsia="ko-KR"/>
              </w:rPr>
              <w:lastRenderedPageBreak/>
              <w:drawing>
                <wp:inline distT="0" distB="0" distL="0" distR="0" wp14:anchorId="75D8EC32" wp14:editId="2C915F57">
                  <wp:extent cx="2450994" cy="2099144"/>
                  <wp:effectExtent l="0" t="0" r="6985" b="0"/>
                  <wp:docPr id="7180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0" name="Picture 1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50650" cy="2098850"/>
                          </a:xfrm>
                          <a:prstGeom prst="rect">
                            <a:avLst/>
                          </a:prstGeom>
                          <a:noFill/>
                          <a:ln>
                            <a:noFill/>
                          </a:ln>
                          <a:extLst/>
                        </pic:spPr>
                      </pic:pic>
                    </a:graphicData>
                  </a:graphic>
                </wp:inline>
              </w:drawing>
            </w:r>
          </w:p>
          <w:p w14:paraId="08406125" w14:textId="237CFCCC" w:rsidR="005E14AE" w:rsidRPr="005E14AE" w:rsidRDefault="005E14AE" w:rsidP="005955BE">
            <w:pPr>
              <w:spacing w:before="120" w:after="0" w:line="288" w:lineRule="auto"/>
              <w:jc w:val="center"/>
              <w:rPr>
                <w:rFonts w:ascii="Times New Roman" w:hAnsi="Times New Roman"/>
                <w:bCs/>
                <w:sz w:val="24"/>
                <w:szCs w:val="24"/>
              </w:rPr>
            </w:pPr>
            <w:r w:rsidRPr="005E14AE">
              <w:rPr>
                <w:rFonts w:ascii="Times New Roman" w:hAnsi="Times New Roman"/>
                <w:bCs/>
                <w:sz w:val="24"/>
                <w:szCs w:val="24"/>
              </w:rPr>
              <w:t>Hình 9 – Quan hệ giữa thay đổi điện trở và ứng suất theo thời gian đo</w:t>
            </w:r>
          </w:p>
          <w:p w14:paraId="718E867A" w14:textId="77777777" w:rsidR="005E14AE" w:rsidRDefault="005E14AE" w:rsidP="005955BE">
            <w:pPr>
              <w:spacing w:before="120" w:after="0" w:line="288" w:lineRule="auto"/>
              <w:rPr>
                <w:rFonts w:ascii="Times New Roman" w:hAnsi="Times New Roman"/>
                <w:b/>
                <w:bCs/>
                <w:sz w:val="24"/>
                <w:szCs w:val="24"/>
              </w:rPr>
            </w:pPr>
          </w:p>
          <w:p w14:paraId="64122624" w14:textId="7B4689B2" w:rsidR="005955BE" w:rsidRDefault="005E14AE" w:rsidP="005955BE">
            <w:pPr>
              <w:spacing w:before="120" w:after="0" w:line="288" w:lineRule="auto"/>
              <w:rPr>
                <w:rFonts w:ascii="Times New Roman" w:hAnsi="Times New Roman"/>
                <w:b/>
                <w:bCs/>
                <w:sz w:val="24"/>
                <w:szCs w:val="24"/>
              </w:rPr>
            </w:pPr>
            <w:r>
              <w:rPr>
                <w:rFonts w:ascii="Times New Roman" w:hAnsi="Times New Roman"/>
                <w:b/>
                <w:bCs/>
                <w:sz w:val="24"/>
                <w:szCs w:val="24"/>
              </w:rPr>
              <w:t>6. Kết luận</w:t>
            </w:r>
          </w:p>
          <w:p w14:paraId="5C1D6008" w14:textId="4B848693" w:rsidR="005E14AE" w:rsidRPr="005E14AE" w:rsidRDefault="005E14AE" w:rsidP="005955BE">
            <w:pPr>
              <w:spacing w:before="120" w:after="0" w:line="288" w:lineRule="auto"/>
              <w:rPr>
                <w:rFonts w:ascii="Times New Roman" w:hAnsi="Times New Roman"/>
                <w:bCs/>
                <w:sz w:val="24"/>
                <w:szCs w:val="24"/>
              </w:rPr>
            </w:pPr>
            <w:r w:rsidRPr="005E14AE">
              <w:rPr>
                <w:rFonts w:ascii="Times New Roman" w:hAnsi="Times New Roman"/>
                <w:bCs/>
                <w:sz w:val="24"/>
                <w:szCs w:val="24"/>
              </w:rPr>
              <w:t>Các khái niệm mới</w:t>
            </w:r>
            <w:r>
              <w:rPr>
                <w:rFonts w:ascii="Times New Roman" w:hAnsi="Times New Roman"/>
                <w:bCs/>
                <w:sz w:val="24"/>
                <w:szCs w:val="24"/>
              </w:rPr>
              <w:t xml:space="preserve"> về bê tông thông minh được giới thiệu trong báo cáo. </w:t>
            </w:r>
            <w:r w:rsidRPr="005E14AE">
              <w:rPr>
                <w:rFonts w:ascii="Times New Roman" w:hAnsi="Times New Roman"/>
                <w:bCs/>
                <w:sz w:val="24"/>
                <w:szCs w:val="24"/>
              </w:rPr>
              <w:t>Phương pháp mới cho phép phân tán ống nano các bon (MWCNT) vào trong bê tông siêu tính năng (UHPC) đã được trình bày.</w:t>
            </w:r>
          </w:p>
          <w:p w14:paraId="4AF764A6" w14:textId="2256B6F3" w:rsidR="005E14AE" w:rsidRPr="005E14AE" w:rsidRDefault="005E14AE" w:rsidP="005955BE">
            <w:pPr>
              <w:spacing w:before="120" w:after="0" w:line="288" w:lineRule="auto"/>
              <w:rPr>
                <w:rFonts w:ascii="Times New Roman" w:hAnsi="Times New Roman"/>
                <w:bCs/>
                <w:sz w:val="24"/>
                <w:szCs w:val="24"/>
              </w:rPr>
            </w:pPr>
            <w:r w:rsidRPr="005E14AE">
              <w:rPr>
                <w:rFonts w:ascii="Times New Roman" w:hAnsi="Times New Roman"/>
                <w:bCs/>
                <w:sz w:val="24"/>
                <w:szCs w:val="24"/>
              </w:rPr>
              <w:t>Cường độ của bê tông siêu tính năng tăng nhẹ khi gia cường MWCNT.</w:t>
            </w:r>
          </w:p>
          <w:p w14:paraId="73B5512E" w14:textId="16A66FC2" w:rsidR="005E14AE" w:rsidRPr="005E14AE" w:rsidRDefault="005E14AE" w:rsidP="005955BE">
            <w:pPr>
              <w:spacing w:before="120" w:after="0" w:line="288" w:lineRule="auto"/>
              <w:rPr>
                <w:rFonts w:ascii="Times New Roman" w:hAnsi="Times New Roman"/>
                <w:bCs/>
                <w:sz w:val="24"/>
                <w:szCs w:val="24"/>
              </w:rPr>
            </w:pPr>
            <w:r w:rsidRPr="005E14AE">
              <w:rPr>
                <w:rFonts w:ascii="Times New Roman" w:hAnsi="Times New Roman" w:hint="eastAsia"/>
                <w:bCs/>
                <w:sz w:val="24"/>
                <w:szCs w:val="24"/>
              </w:rPr>
              <w:t>Đ</w:t>
            </w:r>
            <w:r w:rsidRPr="005E14AE">
              <w:rPr>
                <w:rFonts w:ascii="Times New Roman" w:hAnsi="Times New Roman"/>
                <w:bCs/>
                <w:sz w:val="24"/>
                <w:szCs w:val="24"/>
              </w:rPr>
              <w:t>iện trở của bê tông thông minh siêu tính năng thay đổi rõ rệt dưới tải trọng nén.</w:t>
            </w:r>
          </w:p>
          <w:p w14:paraId="333F73CB" w14:textId="078A098B" w:rsidR="005E14AE" w:rsidRPr="005E14AE" w:rsidRDefault="008459C0" w:rsidP="005955BE">
            <w:pPr>
              <w:spacing w:before="120" w:after="0" w:line="288" w:lineRule="auto"/>
              <w:rPr>
                <w:rFonts w:ascii="Times New Roman" w:hAnsi="Times New Roman"/>
                <w:bCs/>
                <w:sz w:val="24"/>
                <w:szCs w:val="24"/>
              </w:rPr>
            </w:pPr>
            <w:r>
              <w:rPr>
                <w:rFonts w:ascii="Times New Roman" w:hAnsi="Times New Roman"/>
                <w:bCs/>
                <w:sz w:val="24"/>
                <w:szCs w:val="24"/>
              </w:rPr>
              <w:t xml:space="preserve">Tấm </w:t>
            </w:r>
            <w:r w:rsidR="005E14AE" w:rsidRPr="005E14AE">
              <w:rPr>
                <w:rFonts w:ascii="Times New Roman" w:hAnsi="Times New Roman"/>
                <w:bCs/>
                <w:sz w:val="24"/>
                <w:szCs w:val="24"/>
              </w:rPr>
              <w:t>bê tông thông minh sử dụng bê tông thông minh siêu tính năng biểu diễn khả năng cảm ứng sự thay đổi của ứng suất nén có thể được sử dụng để quản lý tình trạng mất ứng suất trong các kết cấu bê tông ứng suất trước.</w:t>
            </w:r>
          </w:p>
          <w:p w14:paraId="0A1A11FD" w14:textId="77777777" w:rsidR="005E14AE" w:rsidRDefault="005E14AE" w:rsidP="005955BE">
            <w:pPr>
              <w:spacing w:before="120" w:after="0" w:line="288" w:lineRule="auto"/>
              <w:rPr>
                <w:rFonts w:ascii="Times New Roman" w:hAnsi="Times New Roman"/>
                <w:b/>
                <w:bCs/>
                <w:sz w:val="24"/>
                <w:szCs w:val="24"/>
              </w:rPr>
            </w:pPr>
          </w:p>
          <w:p w14:paraId="2409C35B" w14:textId="615E5250" w:rsidR="00A55A3B" w:rsidRPr="005B1F55" w:rsidRDefault="00705CEC" w:rsidP="00A55A3B">
            <w:pPr>
              <w:spacing w:before="120" w:after="0" w:line="288" w:lineRule="auto"/>
              <w:rPr>
                <w:rFonts w:ascii="Times New Roman" w:hAnsi="Times New Roman"/>
                <w:b/>
                <w:bCs/>
                <w:sz w:val="24"/>
                <w:szCs w:val="24"/>
              </w:rPr>
            </w:pPr>
            <w:r>
              <w:rPr>
                <w:rFonts w:ascii="Times New Roman" w:hAnsi="Times New Roman"/>
                <w:b/>
                <w:bCs/>
                <w:sz w:val="24"/>
                <w:szCs w:val="24"/>
              </w:rPr>
              <w:t>Tài liệu tham khảo</w:t>
            </w:r>
          </w:p>
          <w:p w14:paraId="25983926"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bCs/>
                <w:sz w:val="24"/>
                <w:szCs w:val="24"/>
              </w:rPr>
              <w:fldChar w:fldCharType="begin" w:fldLock="1"/>
            </w:r>
            <w:r w:rsidRPr="005B1F55">
              <w:rPr>
                <w:rFonts w:ascii="Times New Roman" w:hAnsi="Times New Roman"/>
                <w:bCs/>
                <w:sz w:val="24"/>
                <w:szCs w:val="24"/>
              </w:rPr>
              <w:instrText xml:space="preserve">ADDIN Mendeley Bibliography CSL_BIBLIOGRAPHY </w:instrText>
            </w:r>
            <w:r w:rsidRPr="005B1F55">
              <w:rPr>
                <w:rFonts w:ascii="Times New Roman" w:hAnsi="Times New Roman"/>
                <w:bCs/>
                <w:sz w:val="24"/>
                <w:szCs w:val="24"/>
              </w:rPr>
              <w:fldChar w:fldCharType="separate"/>
            </w:r>
            <w:r w:rsidRPr="005B1F55">
              <w:rPr>
                <w:rFonts w:ascii="Times New Roman" w:hAnsi="Times New Roman"/>
                <w:noProof/>
                <w:sz w:val="24"/>
                <w:szCs w:val="24"/>
              </w:rPr>
              <w:t>[1]</w:t>
            </w:r>
            <w:r w:rsidRPr="005B1F55">
              <w:rPr>
                <w:rFonts w:ascii="Times New Roman" w:hAnsi="Times New Roman"/>
                <w:noProof/>
                <w:sz w:val="24"/>
                <w:szCs w:val="24"/>
              </w:rPr>
              <w:tab/>
              <w:t>http://www.greatdisasters.co.uk/the-sampoong-department-store-collapse/.</w:t>
            </w:r>
          </w:p>
          <w:p w14:paraId="5BD53E65"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w:t>
            </w:r>
            <w:r w:rsidRPr="005B1F55">
              <w:rPr>
                <w:rFonts w:ascii="Times New Roman" w:hAnsi="Times New Roman"/>
                <w:noProof/>
                <w:sz w:val="24"/>
                <w:szCs w:val="24"/>
              </w:rPr>
              <w:tab/>
              <w:t>https://transportation.wv.gov/highways/bridge_facts/Modern-Bridges/Pages/Silver.aspx.</w:t>
            </w:r>
          </w:p>
          <w:p w14:paraId="1EC78F7F"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3]</w:t>
            </w:r>
            <w:r w:rsidRPr="005B1F55">
              <w:rPr>
                <w:rFonts w:ascii="Times New Roman" w:hAnsi="Times New Roman"/>
                <w:noProof/>
                <w:sz w:val="24"/>
                <w:szCs w:val="24"/>
              </w:rPr>
              <w:tab/>
              <w:t>https://damfailures.org/case-study/tous-dam-spain-1982/.</w:t>
            </w:r>
          </w:p>
          <w:p w14:paraId="68D8B6B4"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4]</w:t>
            </w:r>
            <w:r w:rsidRPr="005B1F55">
              <w:rPr>
                <w:rFonts w:ascii="Times New Roman" w:hAnsi="Times New Roman"/>
                <w:noProof/>
                <w:sz w:val="24"/>
                <w:szCs w:val="24"/>
              </w:rPr>
              <w:tab/>
              <w:t>https://www.npr.org/2017/08/01/540669701/10-years-after-bridge-collapse-america-is-still-crumbling.</w:t>
            </w:r>
          </w:p>
          <w:p w14:paraId="5CE600BD"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5]</w:t>
            </w:r>
            <w:r w:rsidRPr="005B1F55">
              <w:rPr>
                <w:rFonts w:ascii="Times New Roman" w:hAnsi="Times New Roman"/>
                <w:noProof/>
                <w:sz w:val="24"/>
                <w:szCs w:val="24"/>
              </w:rPr>
              <w:tab/>
              <w:t>https://www.ilo.org/safework/countries/africa/algeria/lang--en/index.htm.</w:t>
            </w:r>
          </w:p>
          <w:p w14:paraId="7EB73B55"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6]</w:t>
            </w:r>
            <w:r w:rsidRPr="005B1F55">
              <w:rPr>
                <w:rFonts w:ascii="Times New Roman" w:hAnsi="Times New Roman"/>
                <w:noProof/>
                <w:sz w:val="24"/>
                <w:szCs w:val="24"/>
              </w:rPr>
              <w:tab/>
              <w:t>https://www.engineering.com/story/what-caused-taiwans-nanfangao-bridge-to-collapse.</w:t>
            </w:r>
          </w:p>
          <w:p w14:paraId="566C2290"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7]</w:t>
            </w:r>
            <w:r w:rsidRPr="005B1F55">
              <w:rPr>
                <w:rFonts w:ascii="Times New Roman" w:hAnsi="Times New Roman"/>
                <w:noProof/>
                <w:sz w:val="24"/>
                <w:szCs w:val="24"/>
              </w:rPr>
              <w:tab/>
              <w:t>B. Han, X. Yu, J. Ou, Self-sensing concrete in smart structures, Butterworth Heinemann, Elsevier, Kidlington, 2014. https://doi.org/10.1016/C2013-0-14456-X.</w:t>
            </w:r>
          </w:p>
          <w:p w14:paraId="0D76E3BB"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8]</w:t>
            </w:r>
            <w:r w:rsidRPr="005B1F55">
              <w:rPr>
                <w:rFonts w:ascii="Times New Roman" w:hAnsi="Times New Roman"/>
                <w:noProof/>
                <w:sz w:val="24"/>
                <w:szCs w:val="24"/>
              </w:rPr>
              <w:tab/>
              <w:t>B. Han, X. Yu, E. Kwon, A self-sensing carbon nanotube/cement composite for traffic monitoring, Nanotechnology. 20 (2009) 1–5. https://doi.org/10.1088/0957-4484/20/44/445501.</w:t>
            </w:r>
          </w:p>
          <w:p w14:paraId="250B2240"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lastRenderedPageBreak/>
              <w:t>[9]</w:t>
            </w:r>
            <w:r w:rsidRPr="005B1F55">
              <w:rPr>
                <w:rFonts w:ascii="Times New Roman" w:hAnsi="Times New Roman"/>
                <w:noProof/>
                <w:sz w:val="24"/>
                <w:szCs w:val="24"/>
              </w:rPr>
              <w:tab/>
              <w:t>B. Han, K. Zhang, X. Yu, E. Kwon, J. Ou, Electrical characteristics and pressure-sensitive response measurements of carboxyl MWNT/cement composites, Cem. Concr. Compos. 34 (2012) 794–800. https://doi.org/10.1016/j.cemconcomp.2012.02.012.</w:t>
            </w:r>
          </w:p>
          <w:p w14:paraId="372DB643"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0]</w:t>
            </w:r>
            <w:r w:rsidRPr="005B1F55">
              <w:rPr>
                <w:rFonts w:ascii="Times New Roman" w:hAnsi="Times New Roman"/>
                <w:noProof/>
                <w:sz w:val="24"/>
                <w:szCs w:val="24"/>
              </w:rPr>
              <w:tab/>
              <w:t>D.D.L. Chung, Self-monitoring structural materials, Mater. Sci. Eng. R Reports. 22 (1998) 57–78. https://doi.org/10.1016/S0927-796X(97)00021-1.</w:t>
            </w:r>
          </w:p>
          <w:p w14:paraId="6FB5E6FA"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1]</w:t>
            </w:r>
            <w:r w:rsidRPr="005B1F55">
              <w:rPr>
                <w:rFonts w:ascii="Times New Roman" w:hAnsi="Times New Roman"/>
                <w:noProof/>
                <w:sz w:val="24"/>
                <w:szCs w:val="24"/>
              </w:rPr>
              <w:tab/>
              <w:t>A.O. Monteiro, P.B. Cachim, P.M.F.J. Costa, Electrical properties of cement-based composites containing carbon black particles, Mater. Today Proc. 2 (2015) 193–199. https://doi.org/10.1016/j.matpr.2015.04.021.</w:t>
            </w:r>
          </w:p>
          <w:p w14:paraId="306AFF54"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2]</w:t>
            </w:r>
            <w:r w:rsidRPr="005B1F55">
              <w:rPr>
                <w:rFonts w:ascii="Times New Roman" w:hAnsi="Times New Roman"/>
                <w:noProof/>
                <w:sz w:val="24"/>
                <w:szCs w:val="24"/>
              </w:rPr>
              <w:tab/>
              <w:t>M.S. Konsta-gdoutos, A.A. Chrysoula, Self sensing carbon nanotube (CNT) and nanofiber (CNF) cementitious composites for real time damage assessment in smart structures, Cem. Concr. Compos. 53 (2014) 162–169. https://doi.org/10.1016/j.cemconcomp.2014.07.003.</w:t>
            </w:r>
          </w:p>
          <w:p w14:paraId="13D212C2"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3]</w:t>
            </w:r>
            <w:r w:rsidRPr="005B1F55">
              <w:rPr>
                <w:rFonts w:ascii="Times New Roman" w:hAnsi="Times New Roman"/>
                <w:noProof/>
                <w:sz w:val="24"/>
                <w:szCs w:val="24"/>
              </w:rPr>
              <w:tab/>
              <w:t>B. Han, X. Yu, E. Kwon, J. Ou, Sensing properties of CNT-filled cement-based stress sensors, J. Civ. Struct Heal. Monit. 1 (2011) 17–24. https://doi.org/10.1007/s13349-010-0001-5.</w:t>
            </w:r>
          </w:p>
          <w:p w14:paraId="7D265CC3"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4]</w:t>
            </w:r>
            <w:r w:rsidRPr="005B1F55">
              <w:rPr>
                <w:rFonts w:ascii="Times New Roman" w:hAnsi="Times New Roman"/>
                <w:noProof/>
                <w:sz w:val="24"/>
                <w:szCs w:val="24"/>
              </w:rPr>
              <w:tab/>
              <w:t>A. Al-Dahawi, O. Öztürk, F. Emami, G. Yildirim, M. Şahmaran, Effect of mixing methods on the electrical properties of cementitious composites incorporating different carbon-based materials, Constr. Build. Mater. 104 (2016) 160–168. https://doi.org/10.1016/j.conbuildmat.2015.12.072.</w:t>
            </w:r>
          </w:p>
          <w:p w14:paraId="43C19F33"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5]</w:t>
            </w:r>
            <w:r w:rsidRPr="005B1F55">
              <w:rPr>
                <w:rFonts w:ascii="Times New Roman" w:hAnsi="Times New Roman"/>
                <w:noProof/>
                <w:sz w:val="24"/>
                <w:szCs w:val="24"/>
              </w:rPr>
              <w:tab/>
              <w:t>Y. Wang, Y. Wang, B. Han, B. Wan, G. Cai, Z. Li, Strain monitoring of concrete components using embedded carbon nanofibers/epoxy sensors, Constr. Build. Mater. 186 (2018) 367–378. https://doi.org/10.1016/j.conbuildmat.2018.07.147.</w:t>
            </w:r>
          </w:p>
          <w:p w14:paraId="760532D4"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6]</w:t>
            </w:r>
            <w:r w:rsidRPr="005B1F55">
              <w:rPr>
                <w:rFonts w:ascii="Times New Roman" w:hAnsi="Times New Roman"/>
                <w:noProof/>
                <w:sz w:val="24"/>
                <w:szCs w:val="24"/>
              </w:rPr>
              <w:tab/>
              <w:t>G. Yıldırım, M.H. Sarwary, A. Al-Dahawi, O. Öztürk, Ö. Anıl, M. S ahmaran, Piezoresistive behavior of CF- and CNT-based reinforced concrete beams subjected to static flexural loading: Shear failure investigation, Constr. Build. Mater. 168 (2018) 266–279. https://doi.org/10.1016/j.conbuildmat.2018.02.124.</w:t>
            </w:r>
          </w:p>
          <w:p w14:paraId="407BDDE9"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7]</w:t>
            </w:r>
            <w:r w:rsidRPr="005B1F55">
              <w:rPr>
                <w:rFonts w:ascii="Times New Roman" w:hAnsi="Times New Roman"/>
                <w:noProof/>
                <w:sz w:val="24"/>
                <w:szCs w:val="24"/>
              </w:rPr>
              <w:tab/>
              <w:t>Y. Ding, G. Liu, A. Hussain, F. Pacheco-torgal, Y. Zhang, Effect of steel fiber and carbon black on the self-sensing ability of concrete cracks under bending, Constr. Build. Mater. 207 (2019) 630–639. https://doi.org/10.1016/j.conbuildmat.2019.02.160.</w:t>
            </w:r>
          </w:p>
          <w:p w14:paraId="6AFD06E3"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8]</w:t>
            </w:r>
            <w:r w:rsidRPr="005B1F55">
              <w:rPr>
                <w:rFonts w:ascii="Times New Roman" w:hAnsi="Times New Roman"/>
                <w:noProof/>
                <w:sz w:val="24"/>
                <w:szCs w:val="24"/>
              </w:rPr>
              <w:tab/>
              <w:t>S. Ding, Y. Ruan, X. Yu, B. Han, Y. Ni, Self-monitoring of smart concrete column incorporating CNT/NCB composite fillers modified cementitious sensors, Constr. Build. Mater. 201 (2019) 127–137. https://doi.org/10.1016/j.conbuildmat.2018.12.203.</w:t>
            </w:r>
          </w:p>
          <w:p w14:paraId="07FE2B1A"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19]</w:t>
            </w:r>
            <w:r w:rsidRPr="005B1F55">
              <w:rPr>
                <w:rFonts w:ascii="Times New Roman" w:hAnsi="Times New Roman"/>
                <w:noProof/>
                <w:sz w:val="24"/>
                <w:szCs w:val="24"/>
              </w:rPr>
              <w:tab/>
              <w:t>D.Y. Yoo, I. You, S.J. Lee, Electrical properties of cement-based composites with carbon nanotubes, graphene, and graphite nanofibers, Sensors. 17 (2017) 1–13. https://doi.org/10.3390/s17051064.</w:t>
            </w:r>
          </w:p>
          <w:p w14:paraId="3CC84901"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0]</w:t>
            </w:r>
            <w:r w:rsidRPr="005B1F55">
              <w:rPr>
                <w:rFonts w:ascii="Times New Roman" w:hAnsi="Times New Roman"/>
                <w:noProof/>
                <w:sz w:val="24"/>
                <w:szCs w:val="24"/>
              </w:rPr>
              <w:tab/>
              <w:t>B. Han, K. Zhang, X. Yu, E. Kwon, J. Ou, Nickel particle-based self-sensing pavement for vehicle detection, Meas. J. Int. Meas. Confed. 44 (2011) 1645–1650. https://doi.org/10.1016/j.measurement.2011.06.014.</w:t>
            </w:r>
          </w:p>
          <w:p w14:paraId="6AA58CEB"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lastRenderedPageBreak/>
              <w:t>[21]</w:t>
            </w:r>
            <w:r w:rsidRPr="005B1F55">
              <w:rPr>
                <w:rFonts w:ascii="Times New Roman" w:hAnsi="Times New Roman"/>
                <w:noProof/>
                <w:sz w:val="24"/>
                <w:szCs w:val="24"/>
              </w:rPr>
              <w:tab/>
              <w:t>S. Wen, D.D.L. Chung, A comparative study of steel- and carbon-fiber cement as piezoresistive strain sensors, Adv. Cem. Res. 15 (2003) 119–128.</w:t>
            </w:r>
          </w:p>
          <w:p w14:paraId="6C1C003D"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2]</w:t>
            </w:r>
            <w:r w:rsidRPr="005B1F55">
              <w:rPr>
                <w:rFonts w:ascii="Times New Roman" w:hAnsi="Times New Roman"/>
                <w:noProof/>
                <w:sz w:val="24"/>
                <w:szCs w:val="24"/>
              </w:rPr>
              <w:tab/>
              <w:t>D.D.L. Chung, Piezoresistive cement-based materials for strain sensing, J. Intell. Mater. Syst. Struct. 13 (2002) 599–609. https://doi.org/10.1106/104538902031861.</w:t>
            </w:r>
          </w:p>
          <w:p w14:paraId="09422172"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3]</w:t>
            </w:r>
            <w:r w:rsidRPr="005B1F55">
              <w:rPr>
                <w:rFonts w:ascii="Times New Roman" w:hAnsi="Times New Roman"/>
                <w:noProof/>
                <w:sz w:val="24"/>
                <w:szCs w:val="24"/>
              </w:rPr>
              <w:tab/>
              <w:t>Z.Q. Shi, D.D.L. Chung, Carbon fiber-reinforced concrete for traffic monitoring and weighing in motion, Cem. Concr. Res. 29 (1999) 435–439. https://doi.org/10.1016/S0008-8846(98)00204-X.</w:t>
            </w:r>
          </w:p>
          <w:p w14:paraId="4909BA80"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4]</w:t>
            </w:r>
            <w:r w:rsidRPr="005B1F55">
              <w:rPr>
                <w:rFonts w:ascii="Times New Roman" w:hAnsi="Times New Roman"/>
                <w:noProof/>
                <w:sz w:val="24"/>
                <w:szCs w:val="24"/>
              </w:rPr>
              <w:tab/>
              <w:t>X. Fu, W. Lu, D.D.L. Chung, Improving the Strain-Sensing Ability of Carbon Fiber-Reinforced Cement by Ozone Treatment of the Fibers, Cem. Concr. Res. 28 (1998) 183–187. https://doi.org/10.1016/S0008-8846(97)00265-2.</w:t>
            </w:r>
          </w:p>
          <w:p w14:paraId="1544A129"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5]</w:t>
            </w:r>
            <w:r w:rsidRPr="005B1F55">
              <w:rPr>
                <w:rFonts w:ascii="Times New Roman" w:hAnsi="Times New Roman"/>
                <w:noProof/>
                <w:sz w:val="24"/>
                <w:szCs w:val="24"/>
              </w:rPr>
              <w:tab/>
              <w:t>D.M. Bontea, D.D.L. Chung, G.C. Lee, Damage in carbon fiber-reinforced concrete, monitored by electrical resistance measurement, Cem. Concr. Res. 30 (2000) 651–659. https://doi.org/10.1016/S0008-8846(00)00204-0.</w:t>
            </w:r>
          </w:p>
          <w:p w14:paraId="04E76183"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6]</w:t>
            </w:r>
            <w:r w:rsidRPr="005B1F55">
              <w:rPr>
                <w:rFonts w:ascii="Times New Roman" w:hAnsi="Times New Roman"/>
                <w:noProof/>
                <w:sz w:val="24"/>
                <w:szCs w:val="24"/>
              </w:rPr>
              <w:tab/>
              <w:t>B. Han, J. Ou, Embedded piezoresistive cement-based stress/strain sensor, Sensors Actuators, A Phys. 138 (2007) 294–298. https://doi.org/10.1016/j.sna.2007.05.011.</w:t>
            </w:r>
          </w:p>
          <w:p w14:paraId="3B949A3C"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7]</w:t>
            </w:r>
            <w:r w:rsidRPr="005B1F55">
              <w:rPr>
                <w:rFonts w:ascii="Times New Roman" w:hAnsi="Times New Roman"/>
                <w:noProof/>
                <w:sz w:val="24"/>
                <w:szCs w:val="24"/>
              </w:rPr>
              <w:tab/>
              <w:t>D.L. Nguyen, V.T.B. Nga, D.X. Son, M.P. Tran, Nghiên cứu dùng muội than đen và xỉ lò cao nghiền mịn trong việc cải thiện khả năng tự cảm biến của bê tông tính năng cao, Tạp Chí Khoa Học Công Nghệ Xây Dựng NUCE. 13 (2019) 151–158.</w:t>
            </w:r>
          </w:p>
          <w:p w14:paraId="4EEDB9C0"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8]</w:t>
            </w:r>
            <w:r w:rsidRPr="005B1F55">
              <w:rPr>
                <w:rFonts w:ascii="Times New Roman" w:hAnsi="Times New Roman"/>
                <w:noProof/>
                <w:sz w:val="24"/>
                <w:szCs w:val="24"/>
              </w:rPr>
              <w:tab/>
              <w:t>S.Y. Lee, H.V. Le, D.J. Kim, Self-stress sensing smart concrete containing fine steel slag aggregates and steel fibers under high compressive stress, Constr. Build. Mater. 220 (2019) 149–160. https://doi.org/10.1016/j.conbuildmat.2019.05.197.</w:t>
            </w:r>
          </w:p>
          <w:p w14:paraId="10FBDF4F"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29]</w:t>
            </w:r>
            <w:r w:rsidRPr="005B1F55">
              <w:rPr>
                <w:rFonts w:ascii="Times New Roman" w:hAnsi="Times New Roman"/>
                <w:noProof/>
                <w:sz w:val="24"/>
                <w:szCs w:val="24"/>
              </w:rPr>
              <w:tab/>
              <w:t>S. Saxena, A.R. Tembhurkar, Impact of use of steel slag as coarse aggregate and wastewater on fresh and hardened properties of concrete, Constr. Build. Mater. 165 (2018) 126–137. https://doi.org/10.1016/j.conbuildmat.2018.01.030.</w:t>
            </w:r>
          </w:p>
          <w:p w14:paraId="29B28409"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noProof/>
                <w:sz w:val="24"/>
                <w:szCs w:val="24"/>
              </w:rPr>
            </w:pPr>
            <w:r w:rsidRPr="005B1F55">
              <w:rPr>
                <w:rFonts w:ascii="Times New Roman" w:hAnsi="Times New Roman"/>
                <w:noProof/>
                <w:sz w:val="24"/>
                <w:szCs w:val="24"/>
              </w:rPr>
              <w:t>[30]</w:t>
            </w:r>
            <w:r w:rsidRPr="005B1F55">
              <w:rPr>
                <w:rFonts w:ascii="Times New Roman" w:hAnsi="Times New Roman"/>
                <w:noProof/>
                <w:sz w:val="24"/>
                <w:szCs w:val="24"/>
              </w:rPr>
              <w:tab/>
              <w:t>H. Qasrawi, The use of steel slag aggregate to enhance the mechanical properties of recycled aggregate concrete and retain the environment, Constr. Build. Mater. 54 (2014) 298–304. https://doi.org/10.1016/j.conbuildmat.2013.12.063.</w:t>
            </w:r>
          </w:p>
          <w:p w14:paraId="408018CC" w14:textId="77777777" w:rsidR="00A55A3B" w:rsidRPr="005B1F55" w:rsidRDefault="00A55A3B" w:rsidP="00A55A3B">
            <w:pPr>
              <w:widowControl w:val="0"/>
              <w:autoSpaceDE w:val="0"/>
              <w:autoSpaceDN w:val="0"/>
              <w:adjustRightInd w:val="0"/>
              <w:spacing w:before="120" w:after="0" w:line="288" w:lineRule="auto"/>
              <w:ind w:left="641" w:hanging="641"/>
              <w:rPr>
                <w:rFonts w:ascii="Times New Roman" w:hAnsi="Times New Roman"/>
                <w:bCs/>
                <w:sz w:val="24"/>
                <w:szCs w:val="24"/>
              </w:rPr>
            </w:pPr>
            <w:r w:rsidRPr="005B1F55">
              <w:rPr>
                <w:rFonts w:ascii="Times New Roman" w:hAnsi="Times New Roman"/>
                <w:noProof/>
                <w:sz w:val="24"/>
                <w:szCs w:val="24"/>
              </w:rPr>
              <w:t>[31]</w:t>
            </w:r>
            <w:r w:rsidRPr="005B1F55">
              <w:rPr>
                <w:rFonts w:ascii="Times New Roman" w:hAnsi="Times New Roman"/>
                <w:noProof/>
                <w:sz w:val="24"/>
                <w:szCs w:val="24"/>
              </w:rPr>
              <w:tab/>
              <w:t>H.V. Le, D.H. Lee, D.J. Kim, Effects of steel slag aggregate size and content on piezoresistive responses of smart ultra-high-performance fiber-reinforced concretes, Sensors Actuators, A Phys. 305 (2020) 111925. https://doi.org/10.1016/j.sna.2020.111925.</w:t>
            </w:r>
            <w:r w:rsidRPr="005B1F55">
              <w:rPr>
                <w:rFonts w:ascii="Times New Roman" w:hAnsi="Times New Roman"/>
                <w:bCs/>
                <w:sz w:val="24"/>
                <w:szCs w:val="24"/>
              </w:rPr>
              <w:fldChar w:fldCharType="end"/>
            </w:r>
          </w:p>
          <w:p w14:paraId="6203BB99" w14:textId="0BC0EFD9" w:rsidR="0099685C" w:rsidRPr="00A55A3B" w:rsidRDefault="0099685C" w:rsidP="00637183">
            <w:pPr>
              <w:widowControl w:val="0"/>
              <w:spacing w:before="60" w:after="60"/>
              <w:ind w:left="720" w:hanging="720"/>
              <w:jc w:val="both"/>
              <w:rPr>
                <w:rFonts w:ascii="Times New Roman" w:hAnsi="Times New Roman"/>
                <w:lang w:eastAsia="zh-CN"/>
              </w:rPr>
            </w:pPr>
          </w:p>
        </w:tc>
      </w:tr>
    </w:tbl>
    <w:p w14:paraId="3C234CF6" w14:textId="77777777" w:rsidR="0019681A" w:rsidRPr="00694A33" w:rsidRDefault="0019681A" w:rsidP="00255829">
      <w:pPr>
        <w:pStyle w:val="Title"/>
      </w:pPr>
      <w:bookmarkStart w:id="0" w:name="_GoBack"/>
      <w:bookmarkEnd w:id="0"/>
    </w:p>
    <w:sectPr w:rsidR="0019681A" w:rsidRPr="00694A33" w:rsidSect="00B96F2F">
      <w:headerReference w:type="even" r:id="rId25"/>
      <w:headerReference w:type="default" r:id="rId26"/>
      <w:footerReference w:type="even" r:id="rId27"/>
      <w:footerReference w:type="default" r:id="rId28"/>
      <w:pgSz w:w="11907" w:h="16840" w:code="9"/>
      <w:pgMar w:top="1418" w:right="1134" w:bottom="1418" w:left="1701" w:header="227" w:footer="607" w:gutter="0"/>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FA5B70" w14:textId="77777777" w:rsidR="005C71F4" w:rsidRDefault="005C71F4" w:rsidP="001B42B3">
      <w:pPr>
        <w:spacing w:after="0" w:line="240" w:lineRule="auto"/>
      </w:pPr>
      <w:r>
        <w:separator/>
      </w:r>
    </w:p>
  </w:endnote>
  <w:endnote w:type="continuationSeparator" w:id="0">
    <w:p w14:paraId="664A09E1" w14:textId="77777777" w:rsidR="005C71F4" w:rsidRDefault="005C71F4" w:rsidP="001B4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Arial Unicode MS">
    <w:panose1 w:val="020B0604020202020204"/>
    <w:charset w:val="81"/>
    <w:family w:val="modern"/>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18A25" w14:textId="77777777" w:rsidR="00A55A3B" w:rsidRDefault="00A55A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9D9A9D" w14:textId="77777777" w:rsidR="00A55A3B" w:rsidRDefault="00A55A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1F451" w14:textId="2BC98CCC" w:rsidR="00A55A3B" w:rsidRPr="001C23C6" w:rsidRDefault="00A55A3B" w:rsidP="001C23C6">
    <w:pPr>
      <w:pStyle w:val="Footer"/>
      <w:jc w:val="center"/>
      <w:rPr>
        <w:sz w:val="22"/>
        <w:szCs w:val="22"/>
      </w:rPr>
    </w:pPr>
    <w:r w:rsidRPr="001C23C6">
      <w:rPr>
        <w:sz w:val="22"/>
        <w:szCs w:val="22"/>
      </w:rPr>
      <w:fldChar w:fldCharType="begin"/>
    </w:r>
    <w:r w:rsidRPr="001C23C6">
      <w:rPr>
        <w:sz w:val="22"/>
        <w:szCs w:val="22"/>
      </w:rPr>
      <w:instrText xml:space="preserve"> PAGE   \* MERGEFORMAT </w:instrText>
    </w:r>
    <w:r w:rsidRPr="001C23C6">
      <w:rPr>
        <w:sz w:val="22"/>
        <w:szCs w:val="22"/>
      </w:rPr>
      <w:fldChar w:fldCharType="separate"/>
    </w:r>
    <w:r w:rsidR="00330F03">
      <w:rPr>
        <w:noProof/>
        <w:sz w:val="22"/>
        <w:szCs w:val="22"/>
      </w:rPr>
      <w:t>11</w:t>
    </w:r>
    <w:r w:rsidRPr="001C23C6">
      <w:rPr>
        <w:noProof/>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F6DFC" w14:textId="77777777" w:rsidR="005C71F4" w:rsidRDefault="005C71F4" w:rsidP="001B42B3">
      <w:pPr>
        <w:spacing w:after="0" w:line="240" w:lineRule="auto"/>
      </w:pPr>
      <w:r>
        <w:separator/>
      </w:r>
    </w:p>
  </w:footnote>
  <w:footnote w:type="continuationSeparator" w:id="0">
    <w:p w14:paraId="6D42140C" w14:textId="77777777" w:rsidR="005C71F4" w:rsidRDefault="005C71F4" w:rsidP="001B42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7EB87" w14:textId="77777777" w:rsidR="00A55A3B" w:rsidRDefault="00A55A3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835EF9" w14:textId="77777777" w:rsidR="00A55A3B" w:rsidRDefault="00A55A3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8FBE6" w14:textId="77777777" w:rsidR="00A55A3B" w:rsidRDefault="00A55A3B">
    <w:pPr>
      <w:pStyle w:val="Header"/>
      <w:ind w:right="360"/>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2180E59"/>
    <w:multiLevelType w:val="multilevel"/>
    <w:tmpl w:val="09E4CEDA"/>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
    <w:nsid w:val="04C81112"/>
    <w:multiLevelType w:val="multilevel"/>
    <w:tmpl w:val="2E0C0502"/>
    <w:lvl w:ilvl="0">
      <w:start w:val="9"/>
      <w:numFmt w:val="decimal"/>
      <w:lvlText w:val="%1."/>
      <w:lvlJc w:val="left"/>
      <w:pPr>
        <w:tabs>
          <w:tab w:val="num" w:pos="360"/>
        </w:tabs>
        <w:ind w:left="360" w:hanging="360"/>
      </w:pPr>
      <w:rPr>
        <w:rFonts w:hint="default"/>
        <w:i w:val="0"/>
      </w:rPr>
    </w:lvl>
    <w:lvl w:ilvl="1">
      <w:start w:val="3"/>
      <w:numFmt w:val="decimal"/>
      <w:lvlText w:val="%1.%2."/>
      <w:lvlJc w:val="left"/>
      <w:pPr>
        <w:tabs>
          <w:tab w:val="num" w:pos="360"/>
        </w:tabs>
        <w:ind w:left="360" w:hanging="360"/>
      </w:pPr>
      <w:rPr>
        <w:rFonts w:hint="default"/>
        <w:i w:val="0"/>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720"/>
        </w:tabs>
        <w:ind w:left="720" w:hanging="720"/>
      </w:pPr>
      <w:rPr>
        <w:rFonts w:hint="default"/>
        <w:i w:val="0"/>
      </w:rPr>
    </w:lvl>
    <w:lvl w:ilvl="4">
      <w:start w:val="1"/>
      <w:numFmt w:val="decimal"/>
      <w:lvlText w:val="%1.%2.%3.%4.%5."/>
      <w:lvlJc w:val="left"/>
      <w:pPr>
        <w:tabs>
          <w:tab w:val="num" w:pos="1080"/>
        </w:tabs>
        <w:ind w:left="1080" w:hanging="1080"/>
      </w:pPr>
      <w:rPr>
        <w:rFonts w:hint="default"/>
        <w:i w:val="0"/>
      </w:rPr>
    </w:lvl>
    <w:lvl w:ilvl="5">
      <w:start w:val="1"/>
      <w:numFmt w:val="decimal"/>
      <w:lvlText w:val="%1.%2.%3.%4.%5.%6."/>
      <w:lvlJc w:val="left"/>
      <w:pPr>
        <w:tabs>
          <w:tab w:val="num" w:pos="1080"/>
        </w:tabs>
        <w:ind w:left="1080" w:hanging="1080"/>
      </w:pPr>
      <w:rPr>
        <w:rFonts w:hint="default"/>
        <w:i w:val="0"/>
      </w:rPr>
    </w:lvl>
    <w:lvl w:ilvl="6">
      <w:start w:val="1"/>
      <w:numFmt w:val="decimal"/>
      <w:lvlText w:val="%1.%2.%3.%4.%5.%6.%7."/>
      <w:lvlJc w:val="left"/>
      <w:pPr>
        <w:tabs>
          <w:tab w:val="num" w:pos="1440"/>
        </w:tabs>
        <w:ind w:left="1440" w:hanging="1440"/>
      </w:pPr>
      <w:rPr>
        <w:rFonts w:hint="default"/>
        <w:i w:val="0"/>
      </w:rPr>
    </w:lvl>
    <w:lvl w:ilvl="7">
      <w:start w:val="1"/>
      <w:numFmt w:val="decimal"/>
      <w:lvlText w:val="%1.%2.%3.%4.%5.%6.%7.%8."/>
      <w:lvlJc w:val="left"/>
      <w:pPr>
        <w:tabs>
          <w:tab w:val="num" w:pos="1440"/>
        </w:tabs>
        <w:ind w:left="1440" w:hanging="1440"/>
      </w:pPr>
      <w:rPr>
        <w:rFonts w:hint="default"/>
        <w:i w:val="0"/>
      </w:rPr>
    </w:lvl>
    <w:lvl w:ilvl="8">
      <w:start w:val="1"/>
      <w:numFmt w:val="decimal"/>
      <w:lvlText w:val="%1.%2.%3.%4.%5.%6.%7.%8.%9."/>
      <w:lvlJc w:val="left"/>
      <w:pPr>
        <w:tabs>
          <w:tab w:val="num" w:pos="1800"/>
        </w:tabs>
        <w:ind w:left="1800" w:hanging="1800"/>
      </w:pPr>
      <w:rPr>
        <w:rFonts w:hint="default"/>
        <w:i w:val="0"/>
      </w:rPr>
    </w:lvl>
  </w:abstractNum>
  <w:abstractNum w:abstractNumId="3">
    <w:nsid w:val="05DF7CC1"/>
    <w:multiLevelType w:val="hybridMultilevel"/>
    <w:tmpl w:val="092AFA48"/>
    <w:lvl w:ilvl="0" w:tplc="6D16834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4B52068"/>
    <w:multiLevelType w:val="hybridMultilevel"/>
    <w:tmpl w:val="DA0EDD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563FE0"/>
    <w:multiLevelType w:val="multilevel"/>
    <w:tmpl w:val="6F5A5726"/>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6">
    <w:nsid w:val="195A56AD"/>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7">
    <w:nsid w:val="1BB34AE3"/>
    <w:multiLevelType w:val="multilevel"/>
    <w:tmpl w:val="18CE183A"/>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792"/>
        </w:tabs>
        <w:ind w:left="792" w:hanging="792"/>
      </w:pPr>
      <w:rPr>
        <w:rFonts w:ascii="Times New Roman" w:eastAsia="Times New Roman" w:hAnsi="Times New Roman" w:cs="Times New Roman" w:hint="default"/>
        <w:b w:val="0"/>
        <w:i w:val="0"/>
      </w:rPr>
    </w:lvl>
    <w:lvl w:ilvl="2">
      <w:start w:val="1"/>
      <w:numFmt w:val="bullet"/>
      <w:lvlText w:val=""/>
      <w:lvlJc w:val="left"/>
      <w:pPr>
        <w:tabs>
          <w:tab w:val="num" w:pos="1080"/>
        </w:tabs>
        <w:ind w:left="1080" w:hanging="360"/>
      </w:pPr>
      <w:rPr>
        <w:rFonts w:ascii="Wingdings" w:hAnsi="Wingding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nsid w:val="23D678B3"/>
    <w:multiLevelType w:val="multilevel"/>
    <w:tmpl w:val="662C10B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nsid w:val="256C468E"/>
    <w:multiLevelType w:val="hybridMultilevel"/>
    <w:tmpl w:val="4DCE60C0"/>
    <w:lvl w:ilvl="0" w:tplc="BDB8EAE0">
      <w:start w:val="4"/>
      <w:numFmt w:val="decimal"/>
      <w:lvlText w:val="%1."/>
      <w:lvlJc w:val="left"/>
      <w:pPr>
        <w:tabs>
          <w:tab w:val="num" w:pos="690"/>
        </w:tabs>
        <w:ind w:left="69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A511B8A"/>
    <w:multiLevelType w:val="hybridMultilevel"/>
    <w:tmpl w:val="82DA7FEC"/>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DD7449D"/>
    <w:multiLevelType w:val="hybridMultilevel"/>
    <w:tmpl w:val="888835E8"/>
    <w:lvl w:ilvl="0" w:tplc="5ED80DC8">
      <w:start w:val="1"/>
      <w:numFmt w:val="decimal"/>
      <w:lvlText w:val="[%1]"/>
      <w:lvlJc w:val="left"/>
      <w:pPr>
        <w:tabs>
          <w:tab w:val="num" w:pos="717"/>
        </w:tabs>
      </w:pPr>
      <w:rPr>
        <w:rFonts w:ascii="Times New Roman" w:hAnsi="Times New Roman" w:cs="Times New Roman" w:hint="default"/>
        <w:b w:val="0"/>
        <w:i w:val="0"/>
        <w:sz w:val="22"/>
        <w:szCs w:val="22"/>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313C0477"/>
    <w:multiLevelType w:val="multilevel"/>
    <w:tmpl w:val="AB5A3E9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numFmt w:val="none"/>
      <w:lvlText w:val=""/>
      <w:lvlJc w:val="left"/>
      <w:pPr>
        <w:tabs>
          <w:tab w:val="num" w:pos="360"/>
        </w:tabs>
      </w:p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13">
    <w:nsid w:val="35820D22"/>
    <w:multiLevelType w:val="multilevel"/>
    <w:tmpl w:val="6F06B1F4"/>
    <w:lvl w:ilvl="0">
      <w:start w:val="1"/>
      <w:numFmt w:val="upperRoman"/>
      <w:lvlText w:val="%1."/>
      <w:lvlJc w:val="left"/>
      <w:pPr>
        <w:ind w:left="720" w:hanging="720"/>
      </w:pPr>
      <w:rPr>
        <w:rFonts w:hint="default"/>
      </w:rPr>
    </w:lvl>
    <w:lvl w:ilvl="1">
      <w:start w:val="1"/>
      <w:numFmt w:val="decimal"/>
      <w:isLgl/>
      <w:lvlText w:val="%1.%2"/>
      <w:lvlJc w:val="left"/>
      <w:pPr>
        <w:ind w:left="654" w:hanging="360"/>
      </w:pPr>
      <w:rPr>
        <w:rFonts w:hint="default"/>
        <w:b w:val="0"/>
        <w:sz w:val="28"/>
      </w:rPr>
    </w:lvl>
    <w:lvl w:ilvl="2">
      <w:start w:val="1"/>
      <w:numFmt w:val="decimal"/>
      <w:isLgl/>
      <w:lvlText w:val="%1.%2.%3"/>
      <w:lvlJc w:val="left"/>
      <w:pPr>
        <w:ind w:left="1374" w:hanging="720"/>
      </w:pPr>
      <w:rPr>
        <w:rFonts w:hint="default"/>
        <w:b/>
        <w:sz w:val="20"/>
      </w:rPr>
    </w:lvl>
    <w:lvl w:ilvl="3">
      <w:start w:val="1"/>
      <w:numFmt w:val="decimal"/>
      <w:isLgl/>
      <w:lvlText w:val="%1.%2.%3.%4"/>
      <w:lvlJc w:val="left"/>
      <w:pPr>
        <w:ind w:left="1734" w:hanging="720"/>
      </w:pPr>
      <w:rPr>
        <w:rFonts w:hint="default"/>
        <w:b/>
        <w:sz w:val="20"/>
      </w:rPr>
    </w:lvl>
    <w:lvl w:ilvl="4">
      <w:start w:val="1"/>
      <w:numFmt w:val="decimal"/>
      <w:isLgl/>
      <w:lvlText w:val="%1.%2.%3.%4.%5"/>
      <w:lvlJc w:val="left"/>
      <w:pPr>
        <w:ind w:left="2454" w:hanging="1080"/>
      </w:pPr>
      <w:rPr>
        <w:rFonts w:hint="default"/>
        <w:b/>
        <w:sz w:val="20"/>
      </w:rPr>
    </w:lvl>
    <w:lvl w:ilvl="5">
      <w:start w:val="1"/>
      <w:numFmt w:val="decimal"/>
      <w:isLgl/>
      <w:lvlText w:val="%1.%2.%3.%4.%5.%6"/>
      <w:lvlJc w:val="left"/>
      <w:pPr>
        <w:ind w:left="2814" w:hanging="1080"/>
      </w:pPr>
      <w:rPr>
        <w:rFonts w:hint="default"/>
        <w:b/>
        <w:sz w:val="20"/>
      </w:rPr>
    </w:lvl>
    <w:lvl w:ilvl="6">
      <w:start w:val="1"/>
      <w:numFmt w:val="decimal"/>
      <w:isLgl/>
      <w:lvlText w:val="%1.%2.%3.%4.%5.%6.%7"/>
      <w:lvlJc w:val="left"/>
      <w:pPr>
        <w:ind w:left="3534" w:hanging="1440"/>
      </w:pPr>
      <w:rPr>
        <w:rFonts w:hint="default"/>
        <w:b/>
        <w:sz w:val="20"/>
      </w:rPr>
    </w:lvl>
    <w:lvl w:ilvl="7">
      <w:start w:val="1"/>
      <w:numFmt w:val="decimal"/>
      <w:isLgl/>
      <w:lvlText w:val="%1.%2.%3.%4.%5.%6.%7.%8"/>
      <w:lvlJc w:val="left"/>
      <w:pPr>
        <w:ind w:left="3894" w:hanging="1440"/>
      </w:pPr>
      <w:rPr>
        <w:rFonts w:hint="default"/>
        <w:b/>
        <w:sz w:val="20"/>
      </w:rPr>
    </w:lvl>
    <w:lvl w:ilvl="8">
      <w:start w:val="1"/>
      <w:numFmt w:val="decimal"/>
      <w:isLgl/>
      <w:lvlText w:val="%1.%2.%3.%4.%5.%6.%7.%8.%9"/>
      <w:lvlJc w:val="left"/>
      <w:pPr>
        <w:ind w:left="4614" w:hanging="1800"/>
      </w:pPr>
      <w:rPr>
        <w:rFonts w:hint="default"/>
        <w:b/>
        <w:sz w:val="20"/>
      </w:rPr>
    </w:lvl>
  </w:abstractNum>
  <w:abstractNum w:abstractNumId="14">
    <w:nsid w:val="36965AD9"/>
    <w:multiLevelType w:val="hybridMultilevel"/>
    <w:tmpl w:val="DB8ACAF0"/>
    <w:lvl w:ilvl="0" w:tplc="0409000B">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5">
    <w:nsid w:val="3CEB3D57"/>
    <w:multiLevelType w:val="hybridMultilevel"/>
    <w:tmpl w:val="912A76B2"/>
    <w:lvl w:ilvl="0" w:tplc="E01C241C">
      <w:start w:val="7"/>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FC81C4A"/>
    <w:multiLevelType w:val="singleLevel"/>
    <w:tmpl w:val="0409000F"/>
    <w:lvl w:ilvl="0">
      <w:start w:val="1"/>
      <w:numFmt w:val="decimal"/>
      <w:lvlText w:val="%1."/>
      <w:lvlJc w:val="left"/>
      <w:pPr>
        <w:tabs>
          <w:tab w:val="num" w:pos="360"/>
        </w:tabs>
        <w:ind w:left="360" w:hanging="360"/>
      </w:pPr>
      <w:rPr>
        <w:rFonts w:hint="default"/>
      </w:rPr>
    </w:lvl>
  </w:abstractNum>
  <w:abstractNum w:abstractNumId="17">
    <w:nsid w:val="41617256"/>
    <w:multiLevelType w:val="singleLevel"/>
    <w:tmpl w:val="04090013"/>
    <w:lvl w:ilvl="0">
      <w:start w:val="1"/>
      <w:numFmt w:val="upperRoman"/>
      <w:lvlText w:val="%1."/>
      <w:lvlJc w:val="left"/>
      <w:pPr>
        <w:tabs>
          <w:tab w:val="num" w:pos="720"/>
        </w:tabs>
        <w:ind w:left="720" w:hanging="720"/>
      </w:pPr>
      <w:rPr>
        <w:rFonts w:hint="default"/>
      </w:rPr>
    </w:lvl>
  </w:abstractNum>
  <w:abstractNum w:abstractNumId="18">
    <w:nsid w:val="427C56AD"/>
    <w:multiLevelType w:val="multilevel"/>
    <w:tmpl w:val="FD5665D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792"/>
      </w:pPr>
      <w:rPr>
        <w:rFonts w:ascii="Times New Roman" w:eastAsia="Times New Roman" w:hAnsi="Times New Roman" w:cs="Times New Roman"/>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nsid w:val="45E53515"/>
    <w:multiLevelType w:val="hybridMultilevel"/>
    <w:tmpl w:val="25FA4C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7326BFD"/>
    <w:multiLevelType w:val="multilevel"/>
    <w:tmpl w:val="8D5A2100"/>
    <w:lvl w:ilvl="0">
      <w:start w:val="1"/>
      <w:numFmt w:val="upperRoman"/>
      <w:lvlText w:val="%1."/>
      <w:lvlJc w:val="left"/>
      <w:pPr>
        <w:ind w:left="720" w:hanging="720"/>
      </w:pPr>
      <w:rPr>
        <w:rFonts w:hint="default"/>
      </w:rPr>
    </w:lvl>
    <w:lvl w:ilvl="1">
      <w:start w:val="1"/>
      <w:numFmt w:val="decimal"/>
      <w:isLgl/>
      <w:lvlText w:val="%1.%2"/>
      <w:lvlJc w:val="left"/>
      <w:pPr>
        <w:ind w:left="654" w:hanging="360"/>
      </w:pPr>
      <w:rPr>
        <w:rFonts w:hint="default"/>
        <w:b w:val="0"/>
        <w:sz w:val="24"/>
        <w:szCs w:val="24"/>
      </w:rPr>
    </w:lvl>
    <w:lvl w:ilvl="2">
      <w:start w:val="1"/>
      <w:numFmt w:val="decimal"/>
      <w:isLgl/>
      <w:lvlText w:val="%1.%2.%3"/>
      <w:lvlJc w:val="left"/>
      <w:pPr>
        <w:ind w:left="1374" w:hanging="720"/>
      </w:pPr>
      <w:rPr>
        <w:rFonts w:hint="default"/>
        <w:b/>
        <w:sz w:val="20"/>
      </w:rPr>
    </w:lvl>
    <w:lvl w:ilvl="3">
      <w:start w:val="1"/>
      <w:numFmt w:val="decimal"/>
      <w:isLgl/>
      <w:lvlText w:val="%1.%2.%3.%4"/>
      <w:lvlJc w:val="left"/>
      <w:pPr>
        <w:ind w:left="1734" w:hanging="720"/>
      </w:pPr>
      <w:rPr>
        <w:rFonts w:hint="default"/>
        <w:b/>
        <w:sz w:val="20"/>
      </w:rPr>
    </w:lvl>
    <w:lvl w:ilvl="4">
      <w:start w:val="1"/>
      <w:numFmt w:val="decimal"/>
      <w:isLgl/>
      <w:lvlText w:val="%1.%2.%3.%4.%5"/>
      <w:lvlJc w:val="left"/>
      <w:pPr>
        <w:ind w:left="2454" w:hanging="1080"/>
      </w:pPr>
      <w:rPr>
        <w:rFonts w:hint="default"/>
        <w:b/>
        <w:sz w:val="20"/>
      </w:rPr>
    </w:lvl>
    <w:lvl w:ilvl="5">
      <w:start w:val="1"/>
      <w:numFmt w:val="decimal"/>
      <w:isLgl/>
      <w:lvlText w:val="%1.%2.%3.%4.%5.%6"/>
      <w:lvlJc w:val="left"/>
      <w:pPr>
        <w:ind w:left="2814" w:hanging="1080"/>
      </w:pPr>
      <w:rPr>
        <w:rFonts w:hint="default"/>
        <w:b/>
        <w:sz w:val="20"/>
      </w:rPr>
    </w:lvl>
    <w:lvl w:ilvl="6">
      <w:start w:val="1"/>
      <w:numFmt w:val="decimal"/>
      <w:isLgl/>
      <w:lvlText w:val="%1.%2.%3.%4.%5.%6.%7"/>
      <w:lvlJc w:val="left"/>
      <w:pPr>
        <w:ind w:left="3534" w:hanging="1440"/>
      </w:pPr>
      <w:rPr>
        <w:rFonts w:hint="default"/>
        <w:b/>
        <w:sz w:val="20"/>
      </w:rPr>
    </w:lvl>
    <w:lvl w:ilvl="7">
      <w:start w:val="1"/>
      <w:numFmt w:val="decimal"/>
      <w:isLgl/>
      <w:lvlText w:val="%1.%2.%3.%4.%5.%6.%7.%8"/>
      <w:lvlJc w:val="left"/>
      <w:pPr>
        <w:ind w:left="3894" w:hanging="1440"/>
      </w:pPr>
      <w:rPr>
        <w:rFonts w:hint="default"/>
        <w:b/>
        <w:sz w:val="20"/>
      </w:rPr>
    </w:lvl>
    <w:lvl w:ilvl="8">
      <w:start w:val="1"/>
      <w:numFmt w:val="decimal"/>
      <w:isLgl/>
      <w:lvlText w:val="%1.%2.%3.%4.%5.%6.%7.%8.%9"/>
      <w:lvlJc w:val="left"/>
      <w:pPr>
        <w:ind w:left="4614" w:hanging="1800"/>
      </w:pPr>
      <w:rPr>
        <w:rFonts w:hint="default"/>
        <w:b/>
        <w:sz w:val="20"/>
      </w:rPr>
    </w:lvl>
  </w:abstractNum>
  <w:abstractNum w:abstractNumId="21">
    <w:nsid w:val="583D5BE3"/>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22">
    <w:nsid w:val="5E5D62D8"/>
    <w:multiLevelType w:val="multilevel"/>
    <w:tmpl w:val="08CE2EBE"/>
    <w:lvl w:ilvl="0">
      <w:start w:val="1"/>
      <w:numFmt w:val="decimal"/>
      <w:lvlText w:val="%1."/>
      <w:lvlJc w:val="left"/>
      <w:pPr>
        <w:tabs>
          <w:tab w:val="num" w:pos="360"/>
        </w:tabs>
        <w:ind w:left="360" w:hanging="360"/>
      </w:pPr>
      <w:rPr>
        <w:rFonts w:hint="default"/>
      </w:rPr>
    </w:lvl>
    <w:lvl w:ilvl="1">
      <w:start w:val="3"/>
      <w:numFmt w:val="bullet"/>
      <w:lvlText w:val="-"/>
      <w:lvlJc w:val="left"/>
      <w:pPr>
        <w:tabs>
          <w:tab w:val="num" w:pos="921"/>
        </w:tabs>
        <w:ind w:left="921" w:hanging="360"/>
      </w:pPr>
      <w:rPr>
        <w:rFonts w:ascii="Times New Roman" w:hAnsi="Times New Roman" w:cs="Times New Roman"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23">
    <w:nsid w:val="5F620377"/>
    <w:multiLevelType w:val="hybridMultilevel"/>
    <w:tmpl w:val="3A8ED78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12C1E86"/>
    <w:multiLevelType w:val="multilevel"/>
    <w:tmpl w:val="B2B6A496"/>
    <w:lvl w:ilvl="0">
      <w:start w:val="1"/>
      <w:numFmt w:val="decimal"/>
      <w:lvlText w:val="%1"/>
      <w:lvlJc w:val="left"/>
      <w:pPr>
        <w:tabs>
          <w:tab w:val="num" w:pos="360"/>
        </w:tabs>
        <w:ind w:left="360" w:hanging="360"/>
      </w:pPr>
      <w:rPr>
        <w:rFonts w:hint="default"/>
        <w:i w:val="0"/>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25">
    <w:nsid w:val="61AA0CB2"/>
    <w:multiLevelType w:val="hybridMultilevel"/>
    <w:tmpl w:val="80325C16"/>
    <w:lvl w:ilvl="0" w:tplc="3B941D68">
      <w:start w:val="1"/>
      <w:numFmt w:val="bullet"/>
      <w:lvlText w:val="•"/>
      <w:lvlJc w:val="left"/>
      <w:pPr>
        <w:tabs>
          <w:tab w:val="num" w:pos="720"/>
        </w:tabs>
        <w:ind w:left="720" w:hanging="360"/>
      </w:pPr>
      <w:rPr>
        <w:rFonts w:ascii="Arial" w:hAnsi="Arial" w:hint="default"/>
      </w:rPr>
    </w:lvl>
    <w:lvl w:ilvl="1" w:tplc="85F0CDEA" w:tentative="1">
      <w:start w:val="1"/>
      <w:numFmt w:val="bullet"/>
      <w:lvlText w:val="•"/>
      <w:lvlJc w:val="left"/>
      <w:pPr>
        <w:tabs>
          <w:tab w:val="num" w:pos="1440"/>
        </w:tabs>
        <w:ind w:left="1440" w:hanging="360"/>
      </w:pPr>
      <w:rPr>
        <w:rFonts w:ascii="Arial" w:hAnsi="Arial" w:hint="default"/>
      </w:rPr>
    </w:lvl>
    <w:lvl w:ilvl="2" w:tplc="1A06A124" w:tentative="1">
      <w:start w:val="1"/>
      <w:numFmt w:val="bullet"/>
      <w:lvlText w:val="•"/>
      <w:lvlJc w:val="left"/>
      <w:pPr>
        <w:tabs>
          <w:tab w:val="num" w:pos="2160"/>
        </w:tabs>
        <w:ind w:left="2160" w:hanging="360"/>
      </w:pPr>
      <w:rPr>
        <w:rFonts w:ascii="Arial" w:hAnsi="Arial" w:hint="default"/>
      </w:rPr>
    </w:lvl>
    <w:lvl w:ilvl="3" w:tplc="7E7A6B76" w:tentative="1">
      <w:start w:val="1"/>
      <w:numFmt w:val="bullet"/>
      <w:lvlText w:val="•"/>
      <w:lvlJc w:val="left"/>
      <w:pPr>
        <w:tabs>
          <w:tab w:val="num" w:pos="2880"/>
        </w:tabs>
        <w:ind w:left="2880" w:hanging="360"/>
      </w:pPr>
      <w:rPr>
        <w:rFonts w:ascii="Arial" w:hAnsi="Arial" w:hint="default"/>
      </w:rPr>
    </w:lvl>
    <w:lvl w:ilvl="4" w:tplc="0B146B30" w:tentative="1">
      <w:start w:val="1"/>
      <w:numFmt w:val="bullet"/>
      <w:lvlText w:val="•"/>
      <w:lvlJc w:val="left"/>
      <w:pPr>
        <w:tabs>
          <w:tab w:val="num" w:pos="3600"/>
        </w:tabs>
        <w:ind w:left="3600" w:hanging="360"/>
      </w:pPr>
      <w:rPr>
        <w:rFonts w:ascii="Arial" w:hAnsi="Arial" w:hint="default"/>
      </w:rPr>
    </w:lvl>
    <w:lvl w:ilvl="5" w:tplc="6C880922" w:tentative="1">
      <w:start w:val="1"/>
      <w:numFmt w:val="bullet"/>
      <w:lvlText w:val="•"/>
      <w:lvlJc w:val="left"/>
      <w:pPr>
        <w:tabs>
          <w:tab w:val="num" w:pos="4320"/>
        </w:tabs>
        <w:ind w:left="4320" w:hanging="360"/>
      </w:pPr>
      <w:rPr>
        <w:rFonts w:ascii="Arial" w:hAnsi="Arial" w:hint="default"/>
      </w:rPr>
    </w:lvl>
    <w:lvl w:ilvl="6" w:tplc="CE3C5B1C" w:tentative="1">
      <w:start w:val="1"/>
      <w:numFmt w:val="bullet"/>
      <w:lvlText w:val="•"/>
      <w:lvlJc w:val="left"/>
      <w:pPr>
        <w:tabs>
          <w:tab w:val="num" w:pos="5040"/>
        </w:tabs>
        <w:ind w:left="5040" w:hanging="360"/>
      </w:pPr>
      <w:rPr>
        <w:rFonts w:ascii="Arial" w:hAnsi="Arial" w:hint="default"/>
      </w:rPr>
    </w:lvl>
    <w:lvl w:ilvl="7" w:tplc="C5B06A5C" w:tentative="1">
      <w:start w:val="1"/>
      <w:numFmt w:val="bullet"/>
      <w:lvlText w:val="•"/>
      <w:lvlJc w:val="left"/>
      <w:pPr>
        <w:tabs>
          <w:tab w:val="num" w:pos="5760"/>
        </w:tabs>
        <w:ind w:left="5760" w:hanging="360"/>
      </w:pPr>
      <w:rPr>
        <w:rFonts w:ascii="Arial" w:hAnsi="Arial" w:hint="default"/>
      </w:rPr>
    </w:lvl>
    <w:lvl w:ilvl="8" w:tplc="B4081F7A" w:tentative="1">
      <w:start w:val="1"/>
      <w:numFmt w:val="bullet"/>
      <w:lvlText w:val="•"/>
      <w:lvlJc w:val="left"/>
      <w:pPr>
        <w:tabs>
          <w:tab w:val="num" w:pos="6480"/>
        </w:tabs>
        <w:ind w:left="6480" w:hanging="360"/>
      </w:pPr>
      <w:rPr>
        <w:rFonts w:ascii="Arial" w:hAnsi="Arial" w:hint="default"/>
      </w:rPr>
    </w:lvl>
  </w:abstractNum>
  <w:abstractNum w:abstractNumId="26">
    <w:nsid w:val="62BA3F71"/>
    <w:multiLevelType w:val="hybridMultilevel"/>
    <w:tmpl w:val="46CC6F22"/>
    <w:lvl w:ilvl="0" w:tplc="637E5C52">
      <w:start w:val="3"/>
      <w:numFmt w:val="bullet"/>
      <w:lvlText w:val="-"/>
      <w:lvlJc w:val="left"/>
      <w:pPr>
        <w:tabs>
          <w:tab w:val="num" w:pos="360"/>
        </w:tabs>
        <w:ind w:left="36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62C6A4C"/>
    <w:multiLevelType w:val="multilevel"/>
    <w:tmpl w:val="46CC6F22"/>
    <w:lvl w:ilvl="0">
      <w:start w:val="3"/>
      <w:numFmt w:val="bullet"/>
      <w:lvlText w:val="-"/>
      <w:lvlJc w:val="left"/>
      <w:pPr>
        <w:tabs>
          <w:tab w:val="num" w:pos="360"/>
        </w:tabs>
        <w:ind w:left="360" w:hanging="360"/>
      </w:pPr>
      <w:rPr>
        <w:rFonts w:ascii="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6748777F"/>
    <w:multiLevelType w:val="hybridMultilevel"/>
    <w:tmpl w:val="13669D56"/>
    <w:lvl w:ilvl="0" w:tplc="A0DCB5E4">
      <w:start w:val="1"/>
      <w:numFmt w:val="decimal"/>
      <w:lvlText w:val="%1."/>
      <w:lvlJc w:val="left"/>
      <w:pPr>
        <w:tabs>
          <w:tab w:val="num" w:pos="360"/>
        </w:tabs>
        <w:ind w:left="360" w:hanging="360"/>
      </w:pPr>
      <w:rPr>
        <w:rFonts w:hint="default"/>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nsid w:val="6A9E0351"/>
    <w:multiLevelType w:val="multilevel"/>
    <w:tmpl w:val="EAAC67E0"/>
    <w:lvl w:ilvl="0">
      <w:start w:val="1"/>
      <w:numFmt w:val="decimal"/>
      <w:lvlText w:val="%1."/>
      <w:lvlJc w:val="left"/>
      <w:pPr>
        <w:tabs>
          <w:tab w:val="num" w:pos="360"/>
        </w:tabs>
        <w:ind w:left="360" w:hanging="360"/>
      </w:pPr>
      <w:rPr>
        <w:rFonts w:hint="default"/>
        <w:i w:val="0"/>
      </w:rPr>
    </w:lvl>
    <w:lvl w:ilvl="1">
      <w:start w:val="3"/>
      <w:numFmt w:val="bullet"/>
      <w:lvlText w:val="-"/>
      <w:lvlJc w:val="left"/>
      <w:pPr>
        <w:tabs>
          <w:tab w:val="num" w:pos="921"/>
        </w:tabs>
        <w:ind w:left="921" w:hanging="360"/>
      </w:pPr>
      <w:rPr>
        <w:rFonts w:ascii="Times New Roman" w:hAnsi="Times New Roman" w:cs="Times New Roman"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0">
    <w:nsid w:val="6B8F196F"/>
    <w:multiLevelType w:val="multilevel"/>
    <w:tmpl w:val="0CE05928"/>
    <w:lvl w:ilvl="0">
      <w:start w:val="1"/>
      <w:numFmt w:val="decimal"/>
      <w:lvlText w:val="%1."/>
      <w:lvlJc w:val="left"/>
      <w:pPr>
        <w:tabs>
          <w:tab w:val="num" w:pos="360"/>
        </w:tabs>
        <w:ind w:left="360" w:hanging="360"/>
      </w:pPr>
      <w:rPr>
        <w:rFonts w:hint="default"/>
        <w:i w:val="0"/>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1">
    <w:nsid w:val="6D3E20C1"/>
    <w:multiLevelType w:val="hybridMultilevel"/>
    <w:tmpl w:val="8C46C494"/>
    <w:lvl w:ilvl="0" w:tplc="E4C84F6C">
      <w:start w:val="1"/>
      <w:numFmt w:val="bullet"/>
      <w:lvlText w:val=""/>
      <w:lvlJc w:val="left"/>
      <w:pPr>
        <w:tabs>
          <w:tab w:val="num" w:pos="720"/>
        </w:tabs>
        <w:ind w:left="720" w:hanging="360"/>
      </w:pPr>
      <w:rPr>
        <w:rFonts w:ascii="Wingdings" w:hAnsi="Wingdings" w:hint="default"/>
      </w:rPr>
    </w:lvl>
    <w:lvl w:ilvl="1" w:tplc="757ECE96" w:tentative="1">
      <w:start w:val="1"/>
      <w:numFmt w:val="bullet"/>
      <w:lvlText w:val=""/>
      <w:lvlJc w:val="left"/>
      <w:pPr>
        <w:tabs>
          <w:tab w:val="num" w:pos="1440"/>
        </w:tabs>
        <w:ind w:left="1440" w:hanging="360"/>
      </w:pPr>
      <w:rPr>
        <w:rFonts w:ascii="Wingdings" w:hAnsi="Wingdings" w:hint="default"/>
      </w:rPr>
    </w:lvl>
    <w:lvl w:ilvl="2" w:tplc="DDC455E8" w:tentative="1">
      <w:start w:val="1"/>
      <w:numFmt w:val="bullet"/>
      <w:lvlText w:val=""/>
      <w:lvlJc w:val="left"/>
      <w:pPr>
        <w:tabs>
          <w:tab w:val="num" w:pos="2160"/>
        </w:tabs>
        <w:ind w:left="2160" w:hanging="360"/>
      </w:pPr>
      <w:rPr>
        <w:rFonts w:ascii="Wingdings" w:hAnsi="Wingdings" w:hint="default"/>
      </w:rPr>
    </w:lvl>
    <w:lvl w:ilvl="3" w:tplc="0304002E" w:tentative="1">
      <w:start w:val="1"/>
      <w:numFmt w:val="bullet"/>
      <w:lvlText w:val=""/>
      <w:lvlJc w:val="left"/>
      <w:pPr>
        <w:tabs>
          <w:tab w:val="num" w:pos="2880"/>
        </w:tabs>
        <w:ind w:left="2880" w:hanging="360"/>
      </w:pPr>
      <w:rPr>
        <w:rFonts w:ascii="Wingdings" w:hAnsi="Wingdings" w:hint="default"/>
      </w:rPr>
    </w:lvl>
    <w:lvl w:ilvl="4" w:tplc="1F94E94C" w:tentative="1">
      <w:start w:val="1"/>
      <w:numFmt w:val="bullet"/>
      <w:lvlText w:val=""/>
      <w:lvlJc w:val="left"/>
      <w:pPr>
        <w:tabs>
          <w:tab w:val="num" w:pos="3600"/>
        </w:tabs>
        <w:ind w:left="3600" w:hanging="360"/>
      </w:pPr>
      <w:rPr>
        <w:rFonts w:ascii="Wingdings" w:hAnsi="Wingdings" w:hint="default"/>
      </w:rPr>
    </w:lvl>
    <w:lvl w:ilvl="5" w:tplc="8FBCB5E8" w:tentative="1">
      <w:start w:val="1"/>
      <w:numFmt w:val="bullet"/>
      <w:lvlText w:val=""/>
      <w:lvlJc w:val="left"/>
      <w:pPr>
        <w:tabs>
          <w:tab w:val="num" w:pos="4320"/>
        </w:tabs>
        <w:ind w:left="4320" w:hanging="360"/>
      </w:pPr>
      <w:rPr>
        <w:rFonts w:ascii="Wingdings" w:hAnsi="Wingdings" w:hint="default"/>
      </w:rPr>
    </w:lvl>
    <w:lvl w:ilvl="6" w:tplc="F4061616" w:tentative="1">
      <w:start w:val="1"/>
      <w:numFmt w:val="bullet"/>
      <w:lvlText w:val=""/>
      <w:lvlJc w:val="left"/>
      <w:pPr>
        <w:tabs>
          <w:tab w:val="num" w:pos="5040"/>
        </w:tabs>
        <w:ind w:left="5040" w:hanging="360"/>
      </w:pPr>
      <w:rPr>
        <w:rFonts w:ascii="Wingdings" w:hAnsi="Wingdings" w:hint="default"/>
      </w:rPr>
    </w:lvl>
    <w:lvl w:ilvl="7" w:tplc="C0A63A78" w:tentative="1">
      <w:start w:val="1"/>
      <w:numFmt w:val="bullet"/>
      <w:lvlText w:val=""/>
      <w:lvlJc w:val="left"/>
      <w:pPr>
        <w:tabs>
          <w:tab w:val="num" w:pos="5760"/>
        </w:tabs>
        <w:ind w:left="5760" w:hanging="360"/>
      </w:pPr>
      <w:rPr>
        <w:rFonts w:ascii="Wingdings" w:hAnsi="Wingdings" w:hint="default"/>
      </w:rPr>
    </w:lvl>
    <w:lvl w:ilvl="8" w:tplc="7A5C8800" w:tentative="1">
      <w:start w:val="1"/>
      <w:numFmt w:val="bullet"/>
      <w:lvlText w:val=""/>
      <w:lvlJc w:val="left"/>
      <w:pPr>
        <w:tabs>
          <w:tab w:val="num" w:pos="6480"/>
        </w:tabs>
        <w:ind w:left="6480" w:hanging="360"/>
      </w:pPr>
      <w:rPr>
        <w:rFonts w:ascii="Wingdings" w:hAnsi="Wingdings" w:hint="default"/>
      </w:rPr>
    </w:lvl>
  </w:abstractNum>
  <w:abstractNum w:abstractNumId="32">
    <w:nsid w:val="6DEB1BF4"/>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33">
    <w:nsid w:val="7027466C"/>
    <w:multiLevelType w:val="hybridMultilevel"/>
    <w:tmpl w:val="D742B6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2CD7434"/>
    <w:multiLevelType w:val="hybridMultilevel"/>
    <w:tmpl w:val="5C6AB480"/>
    <w:lvl w:ilvl="0" w:tplc="637E5C52">
      <w:start w:val="3"/>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A072121"/>
    <w:multiLevelType w:val="hybridMultilevel"/>
    <w:tmpl w:val="4DB0C06E"/>
    <w:lvl w:ilvl="0" w:tplc="BFB6655E">
      <w:start w:val="1"/>
      <w:numFmt w:val="bullet"/>
      <w:lvlText w:val=""/>
      <w:lvlJc w:val="left"/>
      <w:pPr>
        <w:tabs>
          <w:tab w:val="num" w:pos="720"/>
        </w:tabs>
        <w:ind w:left="720" w:hanging="360"/>
      </w:pPr>
      <w:rPr>
        <w:rFonts w:ascii="Wingdings" w:hAnsi="Wingdings" w:hint="default"/>
      </w:rPr>
    </w:lvl>
    <w:lvl w:ilvl="1" w:tplc="313C3AA6" w:tentative="1">
      <w:start w:val="1"/>
      <w:numFmt w:val="bullet"/>
      <w:lvlText w:val=""/>
      <w:lvlJc w:val="left"/>
      <w:pPr>
        <w:tabs>
          <w:tab w:val="num" w:pos="1440"/>
        </w:tabs>
        <w:ind w:left="1440" w:hanging="360"/>
      </w:pPr>
      <w:rPr>
        <w:rFonts w:ascii="Wingdings" w:hAnsi="Wingdings" w:hint="default"/>
      </w:rPr>
    </w:lvl>
    <w:lvl w:ilvl="2" w:tplc="7840CF8A" w:tentative="1">
      <w:start w:val="1"/>
      <w:numFmt w:val="bullet"/>
      <w:lvlText w:val=""/>
      <w:lvlJc w:val="left"/>
      <w:pPr>
        <w:tabs>
          <w:tab w:val="num" w:pos="2160"/>
        </w:tabs>
        <w:ind w:left="2160" w:hanging="360"/>
      </w:pPr>
      <w:rPr>
        <w:rFonts w:ascii="Wingdings" w:hAnsi="Wingdings" w:hint="default"/>
      </w:rPr>
    </w:lvl>
    <w:lvl w:ilvl="3" w:tplc="A178E08A" w:tentative="1">
      <w:start w:val="1"/>
      <w:numFmt w:val="bullet"/>
      <w:lvlText w:val=""/>
      <w:lvlJc w:val="left"/>
      <w:pPr>
        <w:tabs>
          <w:tab w:val="num" w:pos="2880"/>
        </w:tabs>
        <w:ind w:left="2880" w:hanging="360"/>
      </w:pPr>
      <w:rPr>
        <w:rFonts w:ascii="Wingdings" w:hAnsi="Wingdings" w:hint="default"/>
      </w:rPr>
    </w:lvl>
    <w:lvl w:ilvl="4" w:tplc="C8FAC070" w:tentative="1">
      <w:start w:val="1"/>
      <w:numFmt w:val="bullet"/>
      <w:lvlText w:val=""/>
      <w:lvlJc w:val="left"/>
      <w:pPr>
        <w:tabs>
          <w:tab w:val="num" w:pos="3600"/>
        </w:tabs>
        <w:ind w:left="3600" w:hanging="360"/>
      </w:pPr>
      <w:rPr>
        <w:rFonts w:ascii="Wingdings" w:hAnsi="Wingdings" w:hint="default"/>
      </w:rPr>
    </w:lvl>
    <w:lvl w:ilvl="5" w:tplc="36501FEA" w:tentative="1">
      <w:start w:val="1"/>
      <w:numFmt w:val="bullet"/>
      <w:lvlText w:val=""/>
      <w:lvlJc w:val="left"/>
      <w:pPr>
        <w:tabs>
          <w:tab w:val="num" w:pos="4320"/>
        </w:tabs>
        <w:ind w:left="4320" w:hanging="360"/>
      </w:pPr>
      <w:rPr>
        <w:rFonts w:ascii="Wingdings" w:hAnsi="Wingdings" w:hint="default"/>
      </w:rPr>
    </w:lvl>
    <w:lvl w:ilvl="6" w:tplc="C0E0EEE2" w:tentative="1">
      <w:start w:val="1"/>
      <w:numFmt w:val="bullet"/>
      <w:lvlText w:val=""/>
      <w:lvlJc w:val="left"/>
      <w:pPr>
        <w:tabs>
          <w:tab w:val="num" w:pos="5040"/>
        </w:tabs>
        <w:ind w:left="5040" w:hanging="360"/>
      </w:pPr>
      <w:rPr>
        <w:rFonts w:ascii="Wingdings" w:hAnsi="Wingdings" w:hint="default"/>
      </w:rPr>
    </w:lvl>
    <w:lvl w:ilvl="7" w:tplc="0B6EBF02" w:tentative="1">
      <w:start w:val="1"/>
      <w:numFmt w:val="bullet"/>
      <w:lvlText w:val=""/>
      <w:lvlJc w:val="left"/>
      <w:pPr>
        <w:tabs>
          <w:tab w:val="num" w:pos="5760"/>
        </w:tabs>
        <w:ind w:left="5760" w:hanging="360"/>
      </w:pPr>
      <w:rPr>
        <w:rFonts w:ascii="Wingdings" w:hAnsi="Wingdings" w:hint="default"/>
      </w:rPr>
    </w:lvl>
    <w:lvl w:ilvl="8" w:tplc="3170F2EE" w:tentative="1">
      <w:start w:val="1"/>
      <w:numFmt w:val="bullet"/>
      <w:lvlText w:val=""/>
      <w:lvlJc w:val="left"/>
      <w:pPr>
        <w:tabs>
          <w:tab w:val="num" w:pos="6480"/>
        </w:tabs>
        <w:ind w:left="6480" w:hanging="360"/>
      </w:pPr>
      <w:rPr>
        <w:rFonts w:ascii="Wingdings" w:hAnsi="Wingdings" w:hint="default"/>
      </w:rPr>
    </w:lvl>
  </w:abstractNum>
  <w:abstractNum w:abstractNumId="36">
    <w:nsid w:val="7B5C5C54"/>
    <w:multiLevelType w:val="multilevel"/>
    <w:tmpl w:val="B98CC45E"/>
    <w:lvl w:ilvl="0">
      <w:start w:val="16"/>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7D5A4927"/>
    <w:multiLevelType w:val="multilevel"/>
    <w:tmpl w:val="8336105A"/>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isLgl/>
      <w:lvlText w:val="4.%2."/>
      <w:lvlJc w:val="left"/>
      <w:pPr>
        <w:tabs>
          <w:tab w:val="num" w:pos="1080"/>
        </w:tabs>
        <w:ind w:left="1080" w:hanging="720"/>
      </w:pPr>
      <w:rPr>
        <w:rFonts w:hint="default"/>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ind w:left="0" w:firstLine="0"/>
      </w:pPr>
      <w:rPr>
        <w:rFonts w:hint="default"/>
      </w:r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8">
    <w:nsid w:val="7E084438"/>
    <w:multiLevelType w:val="multilevel"/>
    <w:tmpl w:val="D94E34C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9">
    <w:nsid w:val="7F053E94"/>
    <w:multiLevelType w:val="hybridMultilevel"/>
    <w:tmpl w:val="D2DA9AB4"/>
    <w:lvl w:ilvl="0" w:tplc="51905AF4">
      <w:start w:val="1"/>
      <w:numFmt w:val="bullet"/>
      <w:lvlText w:val="•"/>
      <w:lvlJc w:val="left"/>
      <w:pPr>
        <w:tabs>
          <w:tab w:val="num" w:pos="720"/>
        </w:tabs>
        <w:ind w:left="720" w:hanging="360"/>
      </w:pPr>
      <w:rPr>
        <w:rFonts w:ascii="Arial" w:hAnsi="Arial" w:hint="default"/>
      </w:rPr>
    </w:lvl>
    <w:lvl w:ilvl="1" w:tplc="A02EB18E" w:tentative="1">
      <w:start w:val="1"/>
      <w:numFmt w:val="bullet"/>
      <w:lvlText w:val="•"/>
      <w:lvlJc w:val="left"/>
      <w:pPr>
        <w:tabs>
          <w:tab w:val="num" w:pos="1440"/>
        </w:tabs>
        <w:ind w:left="1440" w:hanging="360"/>
      </w:pPr>
      <w:rPr>
        <w:rFonts w:ascii="Arial" w:hAnsi="Arial" w:hint="default"/>
      </w:rPr>
    </w:lvl>
    <w:lvl w:ilvl="2" w:tplc="46C2E04E" w:tentative="1">
      <w:start w:val="1"/>
      <w:numFmt w:val="bullet"/>
      <w:lvlText w:val="•"/>
      <w:lvlJc w:val="left"/>
      <w:pPr>
        <w:tabs>
          <w:tab w:val="num" w:pos="2160"/>
        </w:tabs>
        <w:ind w:left="2160" w:hanging="360"/>
      </w:pPr>
      <w:rPr>
        <w:rFonts w:ascii="Arial" w:hAnsi="Arial" w:hint="default"/>
      </w:rPr>
    </w:lvl>
    <w:lvl w:ilvl="3" w:tplc="B142DD82" w:tentative="1">
      <w:start w:val="1"/>
      <w:numFmt w:val="bullet"/>
      <w:lvlText w:val="•"/>
      <w:lvlJc w:val="left"/>
      <w:pPr>
        <w:tabs>
          <w:tab w:val="num" w:pos="2880"/>
        </w:tabs>
        <w:ind w:left="2880" w:hanging="360"/>
      </w:pPr>
      <w:rPr>
        <w:rFonts w:ascii="Arial" w:hAnsi="Arial" w:hint="default"/>
      </w:rPr>
    </w:lvl>
    <w:lvl w:ilvl="4" w:tplc="66E039D2" w:tentative="1">
      <w:start w:val="1"/>
      <w:numFmt w:val="bullet"/>
      <w:lvlText w:val="•"/>
      <w:lvlJc w:val="left"/>
      <w:pPr>
        <w:tabs>
          <w:tab w:val="num" w:pos="3600"/>
        </w:tabs>
        <w:ind w:left="3600" w:hanging="360"/>
      </w:pPr>
      <w:rPr>
        <w:rFonts w:ascii="Arial" w:hAnsi="Arial" w:hint="default"/>
      </w:rPr>
    </w:lvl>
    <w:lvl w:ilvl="5" w:tplc="89EA5D9C" w:tentative="1">
      <w:start w:val="1"/>
      <w:numFmt w:val="bullet"/>
      <w:lvlText w:val="•"/>
      <w:lvlJc w:val="left"/>
      <w:pPr>
        <w:tabs>
          <w:tab w:val="num" w:pos="4320"/>
        </w:tabs>
        <w:ind w:left="4320" w:hanging="360"/>
      </w:pPr>
      <w:rPr>
        <w:rFonts w:ascii="Arial" w:hAnsi="Arial" w:hint="default"/>
      </w:rPr>
    </w:lvl>
    <w:lvl w:ilvl="6" w:tplc="87C87D3E" w:tentative="1">
      <w:start w:val="1"/>
      <w:numFmt w:val="bullet"/>
      <w:lvlText w:val="•"/>
      <w:lvlJc w:val="left"/>
      <w:pPr>
        <w:tabs>
          <w:tab w:val="num" w:pos="5040"/>
        </w:tabs>
        <w:ind w:left="5040" w:hanging="360"/>
      </w:pPr>
      <w:rPr>
        <w:rFonts w:ascii="Arial" w:hAnsi="Arial" w:hint="default"/>
      </w:rPr>
    </w:lvl>
    <w:lvl w:ilvl="7" w:tplc="1B50432E" w:tentative="1">
      <w:start w:val="1"/>
      <w:numFmt w:val="bullet"/>
      <w:lvlText w:val="•"/>
      <w:lvlJc w:val="left"/>
      <w:pPr>
        <w:tabs>
          <w:tab w:val="num" w:pos="5760"/>
        </w:tabs>
        <w:ind w:left="5760" w:hanging="360"/>
      </w:pPr>
      <w:rPr>
        <w:rFonts w:ascii="Arial" w:hAnsi="Arial" w:hint="default"/>
      </w:rPr>
    </w:lvl>
    <w:lvl w:ilvl="8" w:tplc="BA4EEB6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3"/>
  </w:num>
  <w:num w:numId="3">
    <w:abstractNumId w:val="18"/>
  </w:num>
  <w:num w:numId="4">
    <w:abstractNumId w:val="12"/>
  </w:num>
  <w:num w:numId="5">
    <w:abstractNumId w:val="38"/>
  </w:num>
  <w:num w:numId="6">
    <w:abstractNumId w:val="30"/>
  </w:num>
  <w:num w:numId="7">
    <w:abstractNumId w:val="16"/>
  </w:num>
  <w:num w:numId="8">
    <w:abstractNumId w:val="14"/>
  </w:num>
  <w:num w:numId="9">
    <w:abstractNumId w:val="19"/>
  </w:num>
  <w:num w:numId="10">
    <w:abstractNumId w:val="22"/>
  </w:num>
  <w:num w:numId="11">
    <w:abstractNumId w:val="29"/>
  </w:num>
  <w:num w:numId="12">
    <w:abstractNumId w:val="28"/>
  </w:num>
  <w:num w:numId="13">
    <w:abstractNumId w:val="26"/>
  </w:num>
  <w:num w:numId="14">
    <w:abstractNumId w:val="24"/>
  </w:num>
  <w:num w:numId="15">
    <w:abstractNumId w:val="10"/>
  </w:num>
  <w:num w:numId="16">
    <w:abstractNumId w:val="8"/>
  </w:num>
  <w:num w:numId="17">
    <w:abstractNumId w:val="17"/>
  </w:num>
  <w:num w:numId="18">
    <w:abstractNumId w:val="37"/>
  </w:num>
  <w:num w:numId="19">
    <w:abstractNumId w:val="7"/>
  </w:num>
  <w:num w:numId="20">
    <w:abstractNumId w:val="5"/>
  </w:num>
  <w:num w:numId="21">
    <w:abstractNumId w:val="36"/>
  </w:num>
  <w:num w:numId="22">
    <w:abstractNumId w:val="3"/>
  </w:num>
  <w:num w:numId="23">
    <w:abstractNumId w:val="27"/>
  </w:num>
  <w:num w:numId="24">
    <w:abstractNumId w:val="33"/>
  </w:num>
  <w:num w:numId="25">
    <w:abstractNumId w:val="13"/>
  </w:num>
  <w:num w:numId="26">
    <w:abstractNumId w:val="20"/>
  </w:num>
  <w:num w:numId="27">
    <w:abstractNumId w:val="15"/>
  </w:num>
  <w:num w:numId="28">
    <w:abstractNumId w:val="21"/>
  </w:num>
  <w:num w:numId="29">
    <w:abstractNumId w:val="2"/>
  </w:num>
  <w:num w:numId="30">
    <w:abstractNumId w:val="0"/>
  </w:num>
  <w:num w:numId="31">
    <w:abstractNumId w:val="32"/>
  </w:num>
  <w:num w:numId="32">
    <w:abstractNumId w:val="6"/>
  </w:num>
  <w:num w:numId="33">
    <w:abstractNumId w:val="9"/>
  </w:num>
  <w:num w:numId="34">
    <w:abstractNumId w:val="34"/>
  </w:num>
  <w:num w:numId="35">
    <w:abstractNumId w:val="11"/>
  </w:num>
  <w:num w:numId="36">
    <w:abstractNumId w:val="4"/>
  </w:num>
  <w:num w:numId="37">
    <w:abstractNumId w:val="31"/>
  </w:num>
  <w:num w:numId="38">
    <w:abstractNumId w:val="25"/>
  </w:num>
  <w:num w:numId="39">
    <w:abstractNumId w:val="35"/>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548"/>
    <w:rsid w:val="00000A6C"/>
    <w:rsid w:val="00000CA4"/>
    <w:rsid w:val="0000327C"/>
    <w:rsid w:val="0000438C"/>
    <w:rsid w:val="00006738"/>
    <w:rsid w:val="00006AF7"/>
    <w:rsid w:val="000074B0"/>
    <w:rsid w:val="00010047"/>
    <w:rsid w:val="000110BD"/>
    <w:rsid w:val="000112D2"/>
    <w:rsid w:val="00012492"/>
    <w:rsid w:val="000127D4"/>
    <w:rsid w:val="00015062"/>
    <w:rsid w:val="0001633A"/>
    <w:rsid w:val="00016606"/>
    <w:rsid w:val="00021639"/>
    <w:rsid w:val="00022217"/>
    <w:rsid w:val="00022CAF"/>
    <w:rsid w:val="00025622"/>
    <w:rsid w:val="00025C0F"/>
    <w:rsid w:val="00025C57"/>
    <w:rsid w:val="00026C28"/>
    <w:rsid w:val="00030153"/>
    <w:rsid w:val="0003049E"/>
    <w:rsid w:val="00030C08"/>
    <w:rsid w:val="0003299B"/>
    <w:rsid w:val="00033CC2"/>
    <w:rsid w:val="000347C8"/>
    <w:rsid w:val="00034A70"/>
    <w:rsid w:val="00034D25"/>
    <w:rsid w:val="0003534B"/>
    <w:rsid w:val="000356CE"/>
    <w:rsid w:val="000373AE"/>
    <w:rsid w:val="000373C4"/>
    <w:rsid w:val="00037F4A"/>
    <w:rsid w:val="0004020C"/>
    <w:rsid w:val="00040ABB"/>
    <w:rsid w:val="000413EE"/>
    <w:rsid w:val="00041AD9"/>
    <w:rsid w:val="00043B82"/>
    <w:rsid w:val="00044374"/>
    <w:rsid w:val="00044D31"/>
    <w:rsid w:val="000456EF"/>
    <w:rsid w:val="00045E0F"/>
    <w:rsid w:val="0005156B"/>
    <w:rsid w:val="00052360"/>
    <w:rsid w:val="000524B6"/>
    <w:rsid w:val="00052E28"/>
    <w:rsid w:val="000570B6"/>
    <w:rsid w:val="0005764A"/>
    <w:rsid w:val="00057BB4"/>
    <w:rsid w:val="00057C3D"/>
    <w:rsid w:val="00057F11"/>
    <w:rsid w:val="00062618"/>
    <w:rsid w:val="00062DD8"/>
    <w:rsid w:val="00062E95"/>
    <w:rsid w:val="00063EA3"/>
    <w:rsid w:val="00063FFA"/>
    <w:rsid w:val="00064C38"/>
    <w:rsid w:val="00065325"/>
    <w:rsid w:val="0006679F"/>
    <w:rsid w:val="00072585"/>
    <w:rsid w:val="00073225"/>
    <w:rsid w:val="000743CD"/>
    <w:rsid w:val="00080C77"/>
    <w:rsid w:val="00080C92"/>
    <w:rsid w:val="00082A56"/>
    <w:rsid w:val="00084613"/>
    <w:rsid w:val="000900F3"/>
    <w:rsid w:val="000915F4"/>
    <w:rsid w:val="00093C10"/>
    <w:rsid w:val="00096978"/>
    <w:rsid w:val="00096B5A"/>
    <w:rsid w:val="000A0841"/>
    <w:rsid w:val="000A0E99"/>
    <w:rsid w:val="000A1232"/>
    <w:rsid w:val="000A12FF"/>
    <w:rsid w:val="000A2CD1"/>
    <w:rsid w:val="000A314E"/>
    <w:rsid w:val="000A49DC"/>
    <w:rsid w:val="000A7928"/>
    <w:rsid w:val="000A7AA3"/>
    <w:rsid w:val="000B0465"/>
    <w:rsid w:val="000B1753"/>
    <w:rsid w:val="000B25F4"/>
    <w:rsid w:val="000B2CEB"/>
    <w:rsid w:val="000B2EDD"/>
    <w:rsid w:val="000B5070"/>
    <w:rsid w:val="000B6796"/>
    <w:rsid w:val="000B6854"/>
    <w:rsid w:val="000C07F3"/>
    <w:rsid w:val="000C0C29"/>
    <w:rsid w:val="000C1316"/>
    <w:rsid w:val="000C2881"/>
    <w:rsid w:val="000C33E2"/>
    <w:rsid w:val="000C3901"/>
    <w:rsid w:val="000C3E9D"/>
    <w:rsid w:val="000C6FDB"/>
    <w:rsid w:val="000C727B"/>
    <w:rsid w:val="000C7737"/>
    <w:rsid w:val="000C7F97"/>
    <w:rsid w:val="000D1443"/>
    <w:rsid w:val="000D1CF7"/>
    <w:rsid w:val="000D5F73"/>
    <w:rsid w:val="000D6079"/>
    <w:rsid w:val="000D72C6"/>
    <w:rsid w:val="000E0463"/>
    <w:rsid w:val="000E2601"/>
    <w:rsid w:val="000E2862"/>
    <w:rsid w:val="000E3B5D"/>
    <w:rsid w:val="000E4823"/>
    <w:rsid w:val="000E60E5"/>
    <w:rsid w:val="000E7FBF"/>
    <w:rsid w:val="000F20BA"/>
    <w:rsid w:val="000F295A"/>
    <w:rsid w:val="000F35D4"/>
    <w:rsid w:val="000F6921"/>
    <w:rsid w:val="00100081"/>
    <w:rsid w:val="00100618"/>
    <w:rsid w:val="00101B15"/>
    <w:rsid w:val="00104850"/>
    <w:rsid w:val="00104C00"/>
    <w:rsid w:val="00104F7E"/>
    <w:rsid w:val="001052B9"/>
    <w:rsid w:val="00105E50"/>
    <w:rsid w:val="00111A68"/>
    <w:rsid w:val="0011373E"/>
    <w:rsid w:val="0011408E"/>
    <w:rsid w:val="00115C22"/>
    <w:rsid w:val="00116E4B"/>
    <w:rsid w:val="0012229B"/>
    <w:rsid w:val="0012361E"/>
    <w:rsid w:val="0012578E"/>
    <w:rsid w:val="0012682C"/>
    <w:rsid w:val="001273C4"/>
    <w:rsid w:val="00127B9A"/>
    <w:rsid w:val="00127D0D"/>
    <w:rsid w:val="00131716"/>
    <w:rsid w:val="0013222E"/>
    <w:rsid w:val="00132A91"/>
    <w:rsid w:val="0013436A"/>
    <w:rsid w:val="00134D59"/>
    <w:rsid w:val="00140018"/>
    <w:rsid w:val="0014186E"/>
    <w:rsid w:val="00142E8F"/>
    <w:rsid w:val="001444B9"/>
    <w:rsid w:val="00144BBF"/>
    <w:rsid w:val="00144CA0"/>
    <w:rsid w:val="00146842"/>
    <w:rsid w:val="0014684C"/>
    <w:rsid w:val="00146EAD"/>
    <w:rsid w:val="00147FBB"/>
    <w:rsid w:val="001506B9"/>
    <w:rsid w:val="00150A47"/>
    <w:rsid w:val="001513AA"/>
    <w:rsid w:val="001548DF"/>
    <w:rsid w:val="00154BE2"/>
    <w:rsid w:val="00155048"/>
    <w:rsid w:val="001555E1"/>
    <w:rsid w:val="00157D67"/>
    <w:rsid w:val="001615F3"/>
    <w:rsid w:val="001616D2"/>
    <w:rsid w:val="001627EA"/>
    <w:rsid w:val="00162D70"/>
    <w:rsid w:val="0016303C"/>
    <w:rsid w:val="00163195"/>
    <w:rsid w:val="00163207"/>
    <w:rsid w:val="00163C96"/>
    <w:rsid w:val="001648FB"/>
    <w:rsid w:val="0016797C"/>
    <w:rsid w:val="001679AE"/>
    <w:rsid w:val="00172361"/>
    <w:rsid w:val="0017295F"/>
    <w:rsid w:val="00176FA8"/>
    <w:rsid w:val="00177FE0"/>
    <w:rsid w:val="00184B16"/>
    <w:rsid w:val="00194B43"/>
    <w:rsid w:val="0019681A"/>
    <w:rsid w:val="001A241D"/>
    <w:rsid w:val="001A2626"/>
    <w:rsid w:val="001A354E"/>
    <w:rsid w:val="001A63FD"/>
    <w:rsid w:val="001A6844"/>
    <w:rsid w:val="001B2970"/>
    <w:rsid w:val="001B42B3"/>
    <w:rsid w:val="001B5E05"/>
    <w:rsid w:val="001B6C0C"/>
    <w:rsid w:val="001B7494"/>
    <w:rsid w:val="001C0160"/>
    <w:rsid w:val="001C054B"/>
    <w:rsid w:val="001C23C6"/>
    <w:rsid w:val="001C4C92"/>
    <w:rsid w:val="001C6D25"/>
    <w:rsid w:val="001C75C8"/>
    <w:rsid w:val="001D165C"/>
    <w:rsid w:val="001D2205"/>
    <w:rsid w:val="001D2B3F"/>
    <w:rsid w:val="001D2CEA"/>
    <w:rsid w:val="001D539D"/>
    <w:rsid w:val="001D59BC"/>
    <w:rsid w:val="001D6613"/>
    <w:rsid w:val="001D77AF"/>
    <w:rsid w:val="001E045B"/>
    <w:rsid w:val="001E0968"/>
    <w:rsid w:val="001E1326"/>
    <w:rsid w:val="001E1E20"/>
    <w:rsid w:val="001E31D0"/>
    <w:rsid w:val="001E46E9"/>
    <w:rsid w:val="001E64E8"/>
    <w:rsid w:val="001E72FE"/>
    <w:rsid w:val="001F0587"/>
    <w:rsid w:val="001F0F83"/>
    <w:rsid w:val="001F31B8"/>
    <w:rsid w:val="00201205"/>
    <w:rsid w:val="002024C9"/>
    <w:rsid w:val="00202D5C"/>
    <w:rsid w:val="00203CD4"/>
    <w:rsid w:val="002041DD"/>
    <w:rsid w:val="00205365"/>
    <w:rsid w:val="00206D77"/>
    <w:rsid w:val="00207BFC"/>
    <w:rsid w:val="00212214"/>
    <w:rsid w:val="002141D2"/>
    <w:rsid w:val="00214E00"/>
    <w:rsid w:val="00214F35"/>
    <w:rsid w:val="00217D71"/>
    <w:rsid w:val="00221F3B"/>
    <w:rsid w:val="00222330"/>
    <w:rsid w:val="002267E9"/>
    <w:rsid w:val="0023019E"/>
    <w:rsid w:val="00230715"/>
    <w:rsid w:val="00230B56"/>
    <w:rsid w:val="002321B5"/>
    <w:rsid w:val="00232B75"/>
    <w:rsid w:val="002337D4"/>
    <w:rsid w:val="00235F63"/>
    <w:rsid w:val="00241C77"/>
    <w:rsid w:val="00242347"/>
    <w:rsid w:val="00244837"/>
    <w:rsid w:val="00246368"/>
    <w:rsid w:val="00246C02"/>
    <w:rsid w:val="00247F17"/>
    <w:rsid w:val="0025017F"/>
    <w:rsid w:val="00251753"/>
    <w:rsid w:val="00253421"/>
    <w:rsid w:val="00253920"/>
    <w:rsid w:val="00253AF2"/>
    <w:rsid w:val="00254DC6"/>
    <w:rsid w:val="00255829"/>
    <w:rsid w:val="00255ED6"/>
    <w:rsid w:val="00255FF3"/>
    <w:rsid w:val="00257135"/>
    <w:rsid w:val="002571BE"/>
    <w:rsid w:val="0026025E"/>
    <w:rsid w:val="00260688"/>
    <w:rsid w:val="00261F87"/>
    <w:rsid w:val="002635D6"/>
    <w:rsid w:val="00263C2F"/>
    <w:rsid w:val="002646DA"/>
    <w:rsid w:val="00264B65"/>
    <w:rsid w:val="00264F39"/>
    <w:rsid w:val="002656F2"/>
    <w:rsid w:val="00267379"/>
    <w:rsid w:val="00270A7F"/>
    <w:rsid w:val="0027251C"/>
    <w:rsid w:val="00272EDF"/>
    <w:rsid w:val="002735E3"/>
    <w:rsid w:val="002753D8"/>
    <w:rsid w:val="00275653"/>
    <w:rsid w:val="0028002C"/>
    <w:rsid w:val="002803D8"/>
    <w:rsid w:val="00281000"/>
    <w:rsid w:val="00281871"/>
    <w:rsid w:val="002837E2"/>
    <w:rsid w:val="00287164"/>
    <w:rsid w:val="00291E21"/>
    <w:rsid w:val="00292519"/>
    <w:rsid w:val="0029332E"/>
    <w:rsid w:val="0029393A"/>
    <w:rsid w:val="0029560A"/>
    <w:rsid w:val="002965E4"/>
    <w:rsid w:val="002A0DD0"/>
    <w:rsid w:val="002A5DF8"/>
    <w:rsid w:val="002A6461"/>
    <w:rsid w:val="002A7623"/>
    <w:rsid w:val="002B1497"/>
    <w:rsid w:val="002B14EF"/>
    <w:rsid w:val="002B16D7"/>
    <w:rsid w:val="002B221D"/>
    <w:rsid w:val="002B37AC"/>
    <w:rsid w:val="002B41CF"/>
    <w:rsid w:val="002B5230"/>
    <w:rsid w:val="002B56ED"/>
    <w:rsid w:val="002B6564"/>
    <w:rsid w:val="002C260C"/>
    <w:rsid w:val="002C37AE"/>
    <w:rsid w:val="002C4E59"/>
    <w:rsid w:val="002C5E43"/>
    <w:rsid w:val="002C5FCD"/>
    <w:rsid w:val="002C7DB9"/>
    <w:rsid w:val="002C7F58"/>
    <w:rsid w:val="002D0614"/>
    <w:rsid w:val="002D0E64"/>
    <w:rsid w:val="002D0E7D"/>
    <w:rsid w:val="002D23BC"/>
    <w:rsid w:val="002E13C4"/>
    <w:rsid w:val="002E384A"/>
    <w:rsid w:val="002E405A"/>
    <w:rsid w:val="002E4F73"/>
    <w:rsid w:val="002E5B87"/>
    <w:rsid w:val="002E7D94"/>
    <w:rsid w:val="002F1ACA"/>
    <w:rsid w:val="002F34B4"/>
    <w:rsid w:val="002F3B15"/>
    <w:rsid w:val="002F4139"/>
    <w:rsid w:val="002F5235"/>
    <w:rsid w:val="0030119A"/>
    <w:rsid w:val="00302AF4"/>
    <w:rsid w:val="003045C8"/>
    <w:rsid w:val="00304BAD"/>
    <w:rsid w:val="00304BEE"/>
    <w:rsid w:val="003050D6"/>
    <w:rsid w:val="003051BA"/>
    <w:rsid w:val="003052FA"/>
    <w:rsid w:val="003113AD"/>
    <w:rsid w:val="003128EC"/>
    <w:rsid w:val="00317E37"/>
    <w:rsid w:val="0032338C"/>
    <w:rsid w:val="00323E92"/>
    <w:rsid w:val="00325459"/>
    <w:rsid w:val="00330F03"/>
    <w:rsid w:val="00331F7E"/>
    <w:rsid w:val="0033341A"/>
    <w:rsid w:val="00333ECA"/>
    <w:rsid w:val="00334774"/>
    <w:rsid w:val="00335B22"/>
    <w:rsid w:val="00335D01"/>
    <w:rsid w:val="00336F54"/>
    <w:rsid w:val="00340275"/>
    <w:rsid w:val="00341049"/>
    <w:rsid w:val="00341E44"/>
    <w:rsid w:val="003422FD"/>
    <w:rsid w:val="00343381"/>
    <w:rsid w:val="00345A84"/>
    <w:rsid w:val="0034642C"/>
    <w:rsid w:val="00346650"/>
    <w:rsid w:val="00352DD9"/>
    <w:rsid w:val="0035533C"/>
    <w:rsid w:val="00355954"/>
    <w:rsid w:val="0035751A"/>
    <w:rsid w:val="00357C1D"/>
    <w:rsid w:val="00360C4A"/>
    <w:rsid w:val="00360CF2"/>
    <w:rsid w:val="00360E59"/>
    <w:rsid w:val="00361D9A"/>
    <w:rsid w:val="00362688"/>
    <w:rsid w:val="00362A0E"/>
    <w:rsid w:val="00362E40"/>
    <w:rsid w:val="0036510A"/>
    <w:rsid w:val="00365A2A"/>
    <w:rsid w:val="003668B6"/>
    <w:rsid w:val="0037034A"/>
    <w:rsid w:val="0037162C"/>
    <w:rsid w:val="00372DFD"/>
    <w:rsid w:val="00375A31"/>
    <w:rsid w:val="00375B39"/>
    <w:rsid w:val="00376BBB"/>
    <w:rsid w:val="003802AA"/>
    <w:rsid w:val="00380D78"/>
    <w:rsid w:val="00383046"/>
    <w:rsid w:val="00384589"/>
    <w:rsid w:val="00385F37"/>
    <w:rsid w:val="00386A17"/>
    <w:rsid w:val="0038723E"/>
    <w:rsid w:val="003918C4"/>
    <w:rsid w:val="00392751"/>
    <w:rsid w:val="0039293A"/>
    <w:rsid w:val="0039349A"/>
    <w:rsid w:val="003A0570"/>
    <w:rsid w:val="003A1410"/>
    <w:rsid w:val="003A1F06"/>
    <w:rsid w:val="003A2AD3"/>
    <w:rsid w:val="003A3DD7"/>
    <w:rsid w:val="003A47B0"/>
    <w:rsid w:val="003A5633"/>
    <w:rsid w:val="003A7325"/>
    <w:rsid w:val="003B0125"/>
    <w:rsid w:val="003B07BD"/>
    <w:rsid w:val="003B19C0"/>
    <w:rsid w:val="003B329E"/>
    <w:rsid w:val="003B37DA"/>
    <w:rsid w:val="003B3866"/>
    <w:rsid w:val="003B5A2D"/>
    <w:rsid w:val="003B6198"/>
    <w:rsid w:val="003B710D"/>
    <w:rsid w:val="003B7385"/>
    <w:rsid w:val="003C057D"/>
    <w:rsid w:val="003C1875"/>
    <w:rsid w:val="003C2961"/>
    <w:rsid w:val="003C3C9C"/>
    <w:rsid w:val="003C3FCC"/>
    <w:rsid w:val="003C4699"/>
    <w:rsid w:val="003C4EA4"/>
    <w:rsid w:val="003C533D"/>
    <w:rsid w:val="003C6E6F"/>
    <w:rsid w:val="003D0331"/>
    <w:rsid w:val="003D1E1D"/>
    <w:rsid w:val="003D6263"/>
    <w:rsid w:val="003D73C7"/>
    <w:rsid w:val="003D78E6"/>
    <w:rsid w:val="003E2A56"/>
    <w:rsid w:val="003E5740"/>
    <w:rsid w:val="003E5F04"/>
    <w:rsid w:val="003E62F9"/>
    <w:rsid w:val="003E6AB8"/>
    <w:rsid w:val="003E718F"/>
    <w:rsid w:val="003E72BF"/>
    <w:rsid w:val="003E7368"/>
    <w:rsid w:val="003E73DE"/>
    <w:rsid w:val="003E7C56"/>
    <w:rsid w:val="003E7C9D"/>
    <w:rsid w:val="003F031B"/>
    <w:rsid w:val="003F03DF"/>
    <w:rsid w:val="003F0BD3"/>
    <w:rsid w:val="003F0D9E"/>
    <w:rsid w:val="003F1302"/>
    <w:rsid w:val="003F2108"/>
    <w:rsid w:val="003F27E2"/>
    <w:rsid w:val="003F2C4B"/>
    <w:rsid w:val="003F31A4"/>
    <w:rsid w:val="003F3C4C"/>
    <w:rsid w:val="003F492E"/>
    <w:rsid w:val="003F5385"/>
    <w:rsid w:val="003F60A4"/>
    <w:rsid w:val="003F65AE"/>
    <w:rsid w:val="003F6964"/>
    <w:rsid w:val="003F75F8"/>
    <w:rsid w:val="003F7CFA"/>
    <w:rsid w:val="00400272"/>
    <w:rsid w:val="00401E69"/>
    <w:rsid w:val="004046BD"/>
    <w:rsid w:val="00404D01"/>
    <w:rsid w:val="00405BF5"/>
    <w:rsid w:val="00405F7B"/>
    <w:rsid w:val="004074ED"/>
    <w:rsid w:val="00407A22"/>
    <w:rsid w:val="00411939"/>
    <w:rsid w:val="004152ED"/>
    <w:rsid w:val="00415A30"/>
    <w:rsid w:val="0042000D"/>
    <w:rsid w:val="00420C73"/>
    <w:rsid w:val="00421D47"/>
    <w:rsid w:val="00421F7B"/>
    <w:rsid w:val="00422B3F"/>
    <w:rsid w:val="00422EEE"/>
    <w:rsid w:val="0042536C"/>
    <w:rsid w:val="004255B3"/>
    <w:rsid w:val="00425CBF"/>
    <w:rsid w:val="00426C6F"/>
    <w:rsid w:val="0043058C"/>
    <w:rsid w:val="00430D10"/>
    <w:rsid w:val="00432F02"/>
    <w:rsid w:val="00433372"/>
    <w:rsid w:val="00433B32"/>
    <w:rsid w:val="00436962"/>
    <w:rsid w:val="00436D01"/>
    <w:rsid w:val="00437D9A"/>
    <w:rsid w:val="00440320"/>
    <w:rsid w:val="00440340"/>
    <w:rsid w:val="00440946"/>
    <w:rsid w:val="004411D9"/>
    <w:rsid w:val="00443A82"/>
    <w:rsid w:val="00443FB3"/>
    <w:rsid w:val="00444D6B"/>
    <w:rsid w:val="00447B46"/>
    <w:rsid w:val="00451DA0"/>
    <w:rsid w:val="00451DC0"/>
    <w:rsid w:val="004527AE"/>
    <w:rsid w:val="00452B3C"/>
    <w:rsid w:val="00453A1D"/>
    <w:rsid w:val="00453BD7"/>
    <w:rsid w:val="00454607"/>
    <w:rsid w:val="00454AF6"/>
    <w:rsid w:val="0045721D"/>
    <w:rsid w:val="00457E14"/>
    <w:rsid w:val="00460367"/>
    <w:rsid w:val="0046157A"/>
    <w:rsid w:val="00463D70"/>
    <w:rsid w:val="00464FDA"/>
    <w:rsid w:val="00465343"/>
    <w:rsid w:val="0046568C"/>
    <w:rsid w:val="0046705F"/>
    <w:rsid w:val="00467BA7"/>
    <w:rsid w:val="0047037A"/>
    <w:rsid w:val="00470779"/>
    <w:rsid w:val="00471533"/>
    <w:rsid w:val="004741E9"/>
    <w:rsid w:val="00477B6E"/>
    <w:rsid w:val="00480A39"/>
    <w:rsid w:val="00481128"/>
    <w:rsid w:val="00482D1E"/>
    <w:rsid w:val="00483239"/>
    <w:rsid w:val="004851AE"/>
    <w:rsid w:val="00486456"/>
    <w:rsid w:val="0049255C"/>
    <w:rsid w:val="004936BA"/>
    <w:rsid w:val="00493D40"/>
    <w:rsid w:val="00495ADA"/>
    <w:rsid w:val="00496023"/>
    <w:rsid w:val="004A2A7D"/>
    <w:rsid w:val="004A3F42"/>
    <w:rsid w:val="004A4F2A"/>
    <w:rsid w:val="004A65E5"/>
    <w:rsid w:val="004A708E"/>
    <w:rsid w:val="004A73BF"/>
    <w:rsid w:val="004B0C60"/>
    <w:rsid w:val="004B1C1C"/>
    <w:rsid w:val="004B2430"/>
    <w:rsid w:val="004B3109"/>
    <w:rsid w:val="004B3182"/>
    <w:rsid w:val="004B370A"/>
    <w:rsid w:val="004B5E82"/>
    <w:rsid w:val="004B6311"/>
    <w:rsid w:val="004C0F8A"/>
    <w:rsid w:val="004C1126"/>
    <w:rsid w:val="004C1C18"/>
    <w:rsid w:val="004C2EB6"/>
    <w:rsid w:val="004C30FE"/>
    <w:rsid w:val="004C480A"/>
    <w:rsid w:val="004C65EE"/>
    <w:rsid w:val="004C7583"/>
    <w:rsid w:val="004D042D"/>
    <w:rsid w:val="004D07A7"/>
    <w:rsid w:val="004D3EA6"/>
    <w:rsid w:val="004D433C"/>
    <w:rsid w:val="004D4486"/>
    <w:rsid w:val="004D60D9"/>
    <w:rsid w:val="004D6D69"/>
    <w:rsid w:val="004D760D"/>
    <w:rsid w:val="004D7EE6"/>
    <w:rsid w:val="004E011A"/>
    <w:rsid w:val="004E03D1"/>
    <w:rsid w:val="004E0C4C"/>
    <w:rsid w:val="004E2471"/>
    <w:rsid w:val="004E2E8B"/>
    <w:rsid w:val="004E3C20"/>
    <w:rsid w:val="004E3C5F"/>
    <w:rsid w:val="004E40D5"/>
    <w:rsid w:val="004E46D2"/>
    <w:rsid w:val="004E4D47"/>
    <w:rsid w:val="004E50FF"/>
    <w:rsid w:val="004E6131"/>
    <w:rsid w:val="004E714E"/>
    <w:rsid w:val="004E7446"/>
    <w:rsid w:val="004E7570"/>
    <w:rsid w:val="004E7ECA"/>
    <w:rsid w:val="004E7F64"/>
    <w:rsid w:val="004F022E"/>
    <w:rsid w:val="004F313D"/>
    <w:rsid w:val="004F4E7C"/>
    <w:rsid w:val="004F58D3"/>
    <w:rsid w:val="004F5A64"/>
    <w:rsid w:val="004F72DB"/>
    <w:rsid w:val="004F74FA"/>
    <w:rsid w:val="004F7807"/>
    <w:rsid w:val="004F7AAC"/>
    <w:rsid w:val="00500101"/>
    <w:rsid w:val="0050260C"/>
    <w:rsid w:val="00503B81"/>
    <w:rsid w:val="00504F36"/>
    <w:rsid w:val="00505FB4"/>
    <w:rsid w:val="0050606F"/>
    <w:rsid w:val="0050664E"/>
    <w:rsid w:val="0050715B"/>
    <w:rsid w:val="0050744B"/>
    <w:rsid w:val="00507944"/>
    <w:rsid w:val="00507A3F"/>
    <w:rsid w:val="00512556"/>
    <w:rsid w:val="00513399"/>
    <w:rsid w:val="005133C5"/>
    <w:rsid w:val="00514F92"/>
    <w:rsid w:val="00515660"/>
    <w:rsid w:val="00515F64"/>
    <w:rsid w:val="00516E1F"/>
    <w:rsid w:val="005201FD"/>
    <w:rsid w:val="00520C46"/>
    <w:rsid w:val="00523AA3"/>
    <w:rsid w:val="005244FC"/>
    <w:rsid w:val="00524963"/>
    <w:rsid w:val="00524B5B"/>
    <w:rsid w:val="0052500E"/>
    <w:rsid w:val="00525394"/>
    <w:rsid w:val="005277A4"/>
    <w:rsid w:val="00530F90"/>
    <w:rsid w:val="00532F18"/>
    <w:rsid w:val="00534BED"/>
    <w:rsid w:val="0054038D"/>
    <w:rsid w:val="005412EB"/>
    <w:rsid w:val="00545A1F"/>
    <w:rsid w:val="00545E1D"/>
    <w:rsid w:val="00546BD1"/>
    <w:rsid w:val="00547AFB"/>
    <w:rsid w:val="00551DD8"/>
    <w:rsid w:val="00553730"/>
    <w:rsid w:val="0055475D"/>
    <w:rsid w:val="005571EB"/>
    <w:rsid w:val="005617E3"/>
    <w:rsid w:val="00561ABD"/>
    <w:rsid w:val="00561BD4"/>
    <w:rsid w:val="00562E7D"/>
    <w:rsid w:val="0056367C"/>
    <w:rsid w:val="00563D0C"/>
    <w:rsid w:val="0056568B"/>
    <w:rsid w:val="00565D74"/>
    <w:rsid w:val="00570498"/>
    <w:rsid w:val="005741F8"/>
    <w:rsid w:val="00574BBC"/>
    <w:rsid w:val="00581302"/>
    <w:rsid w:val="005813AC"/>
    <w:rsid w:val="005827C5"/>
    <w:rsid w:val="00582E93"/>
    <w:rsid w:val="00584827"/>
    <w:rsid w:val="005852F1"/>
    <w:rsid w:val="00585CA9"/>
    <w:rsid w:val="005905DB"/>
    <w:rsid w:val="005906B1"/>
    <w:rsid w:val="005908C3"/>
    <w:rsid w:val="00591B17"/>
    <w:rsid w:val="00592561"/>
    <w:rsid w:val="00594481"/>
    <w:rsid w:val="005946D6"/>
    <w:rsid w:val="005946EF"/>
    <w:rsid w:val="005955BE"/>
    <w:rsid w:val="00596691"/>
    <w:rsid w:val="00596700"/>
    <w:rsid w:val="005A228A"/>
    <w:rsid w:val="005A2E24"/>
    <w:rsid w:val="005A3647"/>
    <w:rsid w:val="005A5288"/>
    <w:rsid w:val="005A7FF8"/>
    <w:rsid w:val="005B19FA"/>
    <w:rsid w:val="005B2CB2"/>
    <w:rsid w:val="005B35DD"/>
    <w:rsid w:val="005B4666"/>
    <w:rsid w:val="005B4AD9"/>
    <w:rsid w:val="005B7550"/>
    <w:rsid w:val="005B7DBA"/>
    <w:rsid w:val="005C04B7"/>
    <w:rsid w:val="005C134D"/>
    <w:rsid w:val="005C1E63"/>
    <w:rsid w:val="005C3F2E"/>
    <w:rsid w:val="005C4A1D"/>
    <w:rsid w:val="005C6307"/>
    <w:rsid w:val="005C71F4"/>
    <w:rsid w:val="005C7C10"/>
    <w:rsid w:val="005C7C78"/>
    <w:rsid w:val="005D1927"/>
    <w:rsid w:val="005D1CAF"/>
    <w:rsid w:val="005D1D74"/>
    <w:rsid w:val="005D2842"/>
    <w:rsid w:val="005D2E3C"/>
    <w:rsid w:val="005D2F84"/>
    <w:rsid w:val="005D4AEE"/>
    <w:rsid w:val="005D4F00"/>
    <w:rsid w:val="005D638C"/>
    <w:rsid w:val="005E05FA"/>
    <w:rsid w:val="005E0EBA"/>
    <w:rsid w:val="005E0F80"/>
    <w:rsid w:val="005E14AE"/>
    <w:rsid w:val="005E234F"/>
    <w:rsid w:val="005E31D4"/>
    <w:rsid w:val="005E5022"/>
    <w:rsid w:val="005E5F44"/>
    <w:rsid w:val="005E7E74"/>
    <w:rsid w:val="005F0A94"/>
    <w:rsid w:val="005F0B30"/>
    <w:rsid w:val="005F147F"/>
    <w:rsid w:val="005F26FE"/>
    <w:rsid w:val="005F337B"/>
    <w:rsid w:val="005F3A21"/>
    <w:rsid w:val="005F3B04"/>
    <w:rsid w:val="005F3C22"/>
    <w:rsid w:val="005F5073"/>
    <w:rsid w:val="005F6EB3"/>
    <w:rsid w:val="005F709B"/>
    <w:rsid w:val="005F782D"/>
    <w:rsid w:val="005F7E11"/>
    <w:rsid w:val="00600143"/>
    <w:rsid w:val="00602504"/>
    <w:rsid w:val="006032D5"/>
    <w:rsid w:val="00604E8C"/>
    <w:rsid w:val="006068D0"/>
    <w:rsid w:val="0060749A"/>
    <w:rsid w:val="006078E4"/>
    <w:rsid w:val="0061127C"/>
    <w:rsid w:val="00612C33"/>
    <w:rsid w:val="00613CEB"/>
    <w:rsid w:val="006148A4"/>
    <w:rsid w:val="00614F0F"/>
    <w:rsid w:val="00615EE4"/>
    <w:rsid w:val="006160E4"/>
    <w:rsid w:val="0061743F"/>
    <w:rsid w:val="00617DAC"/>
    <w:rsid w:val="0062014C"/>
    <w:rsid w:val="00620473"/>
    <w:rsid w:val="006252E4"/>
    <w:rsid w:val="0062709C"/>
    <w:rsid w:val="006275BF"/>
    <w:rsid w:val="00627D07"/>
    <w:rsid w:val="006309F6"/>
    <w:rsid w:val="006317A3"/>
    <w:rsid w:val="006320BA"/>
    <w:rsid w:val="00633FCC"/>
    <w:rsid w:val="0063400F"/>
    <w:rsid w:val="00634242"/>
    <w:rsid w:val="00635183"/>
    <w:rsid w:val="00637183"/>
    <w:rsid w:val="006409FC"/>
    <w:rsid w:val="00640F25"/>
    <w:rsid w:val="0064166F"/>
    <w:rsid w:val="00641EB2"/>
    <w:rsid w:val="00644AAA"/>
    <w:rsid w:val="00644DE8"/>
    <w:rsid w:val="00647B4D"/>
    <w:rsid w:val="006503CF"/>
    <w:rsid w:val="0065231D"/>
    <w:rsid w:val="0065248B"/>
    <w:rsid w:val="0065284E"/>
    <w:rsid w:val="00656DC9"/>
    <w:rsid w:val="00660C0D"/>
    <w:rsid w:val="0066282F"/>
    <w:rsid w:val="0066445B"/>
    <w:rsid w:val="00664B81"/>
    <w:rsid w:val="006663A7"/>
    <w:rsid w:val="006703FF"/>
    <w:rsid w:val="0067362D"/>
    <w:rsid w:val="006767E5"/>
    <w:rsid w:val="006775CB"/>
    <w:rsid w:val="00677954"/>
    <w:rsid w:val="006811BE"/>
    <w:rsid w:val="006833FF"/>
    <w:rsid w:val="0068441F"/>
    <w:rsid w:val="00685F49"/>
    <w:rsid w:val="00686D82"/>
    <w:rsid w:val="00691AC9"/>
    <w:rsid w:val="00691F3D"/>
    <w:rsid w:val="00694A33"/>
    <w:rsid w:val="00694D69"/>
    <w:rsid w:val="00695591"/>
    <w:rsid w:val="00696543"/>
    <w:rsid w:val="00696C05"/>
    <w:rsid w:val="00697618"/>
    <w:rsid w:val="006A0FDF"/>
    <w:rsid w:val="006A782F"/>
    <w:rsid w:val="006B1CEA"/>
    <w:rsid w:val="006B3142"/>
    <w:rsid w:val="006B3443"/>
    <w:rsid w:val="006B510B"/>
    <w:rsid w:val="006B55AF"/>
    <w:rsid w:val="006B568D"/>
    <w:rsid w:val="006B65F1"/>
    <w:rsid w:val="006B679D"/>
    <w:rsid w:val="006C1D36"/>
    <w:rsid w:val="006C3E87"/>
    <w:rsid w:val="006C5F07"/>
    <w:rsid w:val="006C61DB"/>
    <w:rsid w:val="006D0C50"/>
    <w:rsid w:val="006D0F20"/>
    <w:rsid w:val="006D104E"/>
    <w:rsid w:val="006D29AD"/>
    <w:rsid w:val="006D35D6"/>
    <w:rsid w:val="006D4899"/>
    <w:rsid w:val="006D4D96"/>
    <w:rsid w:val="006D512A"/>
    <w:rsid w:val="006D6171"/>
    <w:rsid w:val="006D6322"/>
    <w:rsid w:val="006D6372"/>
    <w:rsid w:val="006D7A3F"/>
    <w:rsid w:val="006D7DBA"/>
    <w:rsid w:val="006E071A"/>
    <w:rsid w:val="006E0E95"/>
    <w:rsid w:val="006E4167"/>
    <w:rsid w:val="006E521C"/>
    <w:rsid w:val="006E61DF"/>
    <w:rsid w:val="006E782E"/>
    <w:rsid w:val="006F0855"/>
    <w:rsid w:val="006F182A"/>
    <w:rsid w:val="006F205C"/>
    <w:rsid w:val="006F7162"/>
    <w:rsid w:val="006F788B"/>
    <w:rsid w:val="006F7C1F"/>
    <w:rsid w:val="007000B4"/>
    <w:rsid w:val="007003FF"/>
    <w:rsid w:val="00700A6C"/>
    <w:rsid w:val="00702390"/>
    <w:rsid w:val="0070386B"/>
    <w:rsid w:val="00704D7E"/>
    <w:rsid w:val="00705158"/>
    <w:rsid w:val="00705CEC"/>
    <w:rsid w:val="0070688B"/>
    <w:rsid w:val="0070694C"/>
    <w:rsid w:val="00707D5B"/>
    <w:rsid w:val="0071001A"/>
    <w:rsid w:val="007113F8"/>
    <w:rsid w:val="0071159D"/>
    <w:rsid w:val="007128BB"/>
    <w:rsid w:val="007129FD"/>
    <w:rsid w:val="00714ABD"/>
    <w:rsid w:val="0071578C"/>
    <w:rsid w:val="00716916"/>
    <w:rsid w:val="00720BD5"/>
    <w:rsid w:val="00722A96"/>
    <w:rsid w:val="0072352B"/>
    <w:rsid w:val="00727088"/>
    <w:rsid w:val="007318E7"/>
    <w:rsid w:val="00733929"/>
    <w:rsid w:val="00736261"/>
    <w:rsid w:val="007368C2"/>
    <w:rsid w:val="00737269"/>
    <w:rsid w:val="00741125"/>
    <w:rsid w:val="007414E0"/>
    <w:rsid w:val="00744690"/>
    <w:rsid w:val="007447B0"/>
    <w:rsid w:val="0074553E"/>
    <w:rsid w:val="0074665A"/>
    <w:rsid w:val="00746842"/>
    <w:rsid w:val="007470FE"/>
    <w:rsid w:val="00750467"/>
    <w:rsid w:val="00750FA8"/>
    <w:rsid w:val="00751A05"/>
    <w:rsid w:val="00751F5B"/>
    <w:rsid w:val="00752D5D"/>
    <w:rsid w:val="00756327"/>
    <w:rsid w:val="00756F8B"/>
    <w:rsid w:val="00757413"/>
    <w:rsid w:val="0076183B"/>
    <w:rsid w:val="00761F0D"/>
    <w:rsid w:val="007628CC"/>
    <w:rsid w:val="00763915"/>
    <w:rsid w:val="007650BF"/>
    <w:rsid w:val="0076594F"/>
    <w:rsid w:val="00766490"/>
    <w:rsid w:val="00766ABD"/>
    <w:rsid w:val="0076725D"/>
    <w:rsid w:val="007707FD"/>
    <w:rsid w:val="007713C6"/>
    <w:rsid w:val="00772470"/>
    <w:rsid w:val="007737DD"/>
    <w:rsid w:val="007738D8"/>
    <w:rsid w:val="00773EDA"/>
    <w:rsid w:val="00774E14"/>
    <w:rsid w:val="00780EC1"/>
    <w:rsid w:val="00781611"/>
    <w:rsid w:val="00782972"/>
    <w:rsid w:val="00783AD2"/>
    <w:rsid w:val="0078448F"/>
    <w:rsid w:val="00784B3A"/>
    <w:rsid w:val="007862C8"/>
    <w:rsid w:val="00787B54"/>
    <w:rsid w:val="00787FD0"/>
    <w:rsid w:val="007918BE"/>
    <w:rsid w:val="00792D40"/>
    <w:rsid w:val="007941F4"/>
    <w:rsid w:val="0079479E"/>
    <w:rsid w:val="007948D1"/>
    <w:rsid w:val="0079608F"/>
    <w:rsid w:val="00796BF3"/>
    <w:rsid w:val="0079700D"/>
    <w:rsid w:val="007975A2"/>
    <w:rsid w:val="00797695"/>
    <w:rsid w:val="007A012F"/>
    <w:rsid w:val="007A0449"/>
    <w:rsid w:val="007A30C4"/>
    <w:rsid w:val="007A3A75"/>
    <w:rsid w:val="007A6417"/>
    <w:rsid w:val="007A6D28"/>
    <w:rsid w:val="007A765E"/>
    <w:rsid w:val="007B0D81"/>
    <w:rsid w:val="007B29A0"/>
    <w:rsid w:val="007B3AAB"/>
    <w:rsid w:val="007B4146"/>
    <w:rsid w:val="007B6393"/>
    <w:rsid w:val="007C070E"/>
    <w:rsid w:val="007C08E4"/>
    <w:rsid w:val="007C24D3"/>
    <w:rsid w:val="007C2F4B"/>
    <w:rsid w:val="007C37DB"/>
    <w:rsid w:val="007C3A24"/>
    <w:rsid w:val="007C7981"/>
    <w:rsid w:val="007D1367"/>
    <w:rsid w:val="007D1C7F"/>
    <w:rsid w:val="007D29EA"/>
    <w:rsid w:val="007D317D"/>
    <w:rsid w:val="007D3300"/>
    <w:rsid w:val="007D3FDC"/>
    <w:rsid w:val="007D5999"/>
    <w:rsid w:val="007E2BB6"/>
    <w:rsid w:val="007E3EFD"/>
    <w:rsid w:val="007E7E1D"/>
    <w:rsid w:val="007F047F"/>
    <w:rsid w:val="007F0B16"/>
    <w:rsid w:val="007F0D83"/>
    <w:rsid w:val="007F18F6"/>
    <w:rsid w:val="007F222C"/>
    <w:rsid w:val="007F3258"/>
    <w:rsid w:val="007F3543"/>
    <w:rsid w:val="007F3C38"/>
    <w:rsid w:val="007F50B1"/>
    <w:rsid w:val="007F5A10"/>
    <w:rsid w:val="007F6A9F"/>
    <w:rsid w:val="007F6CE9"/>
    <w:rsid w:val="00800454"/>
    <w:rsid w:val="00801434"/>
    <w:rsid w:val="00801C18"/>
    <w:rsid w:val="00803165"/>
    <w:rsid w:val="0080380C"/>
    <w:rsid w:val="008042DC"/>
    <w:rsid w:val="0080438C"/>
    <w:rsid w:val="008046C9"/>
    <w:rsid w:val="008047E8"/>
    <w:rsid w:val="00804980"/>
    <w:rsid w:val="00805324"/>
    <w:rsid w:val="008054DB"/>
    <w:rsid w:val="008064B6"/>
    <w:rsid w:val="00806789"/>
    <w:rsid w:val="008103E3"/>
    <w:rsid w:val="008108EE"/>
    <w:rsid w:val="0081197E"/>
    <w:rsid w:val="00813770"/>
    <w:rsid w:val="008154CA"/>
    <w:rsid w:val="008161A1"/>
    <w:rsid w:val="00816B2E"/>
    <w:rsid w:val="008171F6"/>
    <w:rsid w:val="0082327D"/>
    <w:rsid w:val="008239AD"/>
    <w:rsid w:val="00824B70"/>
    <w:rsid w:val="0082604C"/>
    <w:rsid w:val="00826BA9"/>
    <w:rsid w:val="00827FEC"/>
    <w:rsid w:val="00830EEE"/>
    <w:rsid w:val="00830F3C"/>
    <w:rsid w:val="00831579"/>
    <w:rsid w:val="0083379B"/>
    <w:rsid w:val="0083560B"/>
    <w:rsid w:val="00842675"/>
    <w:rsid w:val="0084492A"/>
    <w:rsid w:val="00845646"/>
    <w:rsid w:val="008459C0"/>
    <w:rsid w:val="008461BB"/>
    <w:rsid w:val="008479EE"/>
    <w:rsid w:val="008506BD"/>
    <w:rsid w:val="0085174F"/>
    <w:rsid w:val="008536B4"/>
    <w:rsid w:val="00856141"/>
    <w:rsid w:val="00856432"/>
    <w:rsid w:val="00856C62"/>
    <w:rsid w:val="00857E59"/>
    <w:rsid w:val="00857F87"/>
    <w:rsid w:val="00861663"/>
    <w:rsid w:val="00861BB9"/>
    <w:rsid w:val="00862A0D"/>
    <w:rsid w:val="00862C7F"/>
    <w:rsid w:val="008643EA"/>
    <w:rsid w:val="00864AEF"/>
    <w:rsid w:val="008659DC"/>
    <w:rsid w:val="0086756F"/>
    <w:rsid w:val="008677C6"/>
    <w:rsid w:val="008722A6"/>
    <w:rsid w:val="008753BB"/>
    <w:rsid w:val="00881E0D"/>
    <w:rsid w:val="0088201B"/>
    <w:rsid w:val="0088266A"/>
    <w:rsid w:val="008829A8"/>
    <w:rsid w:val="00882E29"/>
    <w:rsid w:val="00883A81"/>
    <w:rsid w:val="008854B2"/>
    <w:rsid w:val="008913CA"/>
    <w:rsid w:val="00892E8C"/>
    <w:rsid w:val="00893A06"/>
    <w:rsid w:val="008967C1"/>
    <w:rsid w:val="008A077C"/>
    <w:rsid w:val="008A2554"/>
    <w:rsid w:val="008A345D"/>
    <w:rsid w:val="008A468C"/>
    <w:rsid w:val="008A56E7"/>
    <w:rsid w:val="008A635E"/>
    <w:rsid w:val="008A63CA"/>
    <w:rsid w:val="008B0C67"/>
    <w:rsid w:val="008B0DFB"/>
    <w:rsid w:val="008B11AA"/>
    <w:rsid w:val="008B1D84"/>
    <w:rsid w:val="008B425E"/>
    <w:rsid w:val="008B6900"/>
    <w:rsid w:val="008B6ADB"/>
    <w:rsid w:val="008B7D01"/>
    <w:rsid w:val="008C021D"/>
    <w:rsid w:val="008C145B"/>
    <w:rsid w:val="008C2C7F"/>
    <w:rsid w:val="008C423D"/>
    <w:rsid w:val="008C48F6"/>
    <w:rsid w:val="008C5413"/>
    <w:rsid w:val="008C5963"/>
    <w:rsid w:val="008D1069"/>
    <w:rsid w:val="008D1B33"/>
    <w:rsid w:val="008D27F0"/>
    <w:rsid w:val="008D3100"/>
    <w:rsid w:val="008D51D4"/>
    <w:rsid w:val="008D70C2"/>
    <w:rsid w:val="008E0122"/>
    <w:rsid w:val="008E154F"/>
    <w:rsid w:val="008E15D9"/>
    <w:rsid w:val="008E277E"/>
    <w:rsid w:val="008E492B"/>
    <w:rsid w:val="008E59D6"/>
    <w:rsid w:val="008F02E6"/>
    <w:rsid w:val="008F03B0"/>
    <w:rsid w:val="008F0C7D"/>
    <w:rsid w:val="008F15F0"/>
    <w:rsid w:val="008F1F14"/>
    <w:rsid w:val="008F3A48"/>
    <w:rsid w:val="008F3A8C"/>
    <w:rsid w:val="008F5459"/>
    <w:rsid w:val="008F634B"/>
    <w:rsid w:val="008F6D0A"/>
    <w:rsid w:val="008F7B18"/>
    <w:rsid w:val="009007B2"/>
    <w:rsid w:val="0090148C"/>
    <w:rsid w:val="00903220"/>
    <w:rsid w:val="00903489"/>
    <w:rsid w:val="009037FB"/>
    <w:rsid w:val="009042ED"/>
    <w:rsid w:val="009079B3"/>
    <w:rsid w:val="00911117"/>
    <w:rsid w:val="00911A49"/>
    <w:rsid w:val="00912968"/>
    <w:rsid w:val="009136DD"/>
    <w:rsid w:val="009143D2"/>
    <w:rsid w:val="00921E71"/>
    <w:rsid w:val="0092290E"/>
    <w:rsid w:val="00924FE4"/>
    <w:rsid w:val="00925126"/>
    <w:rsid w:val="0092647A"/>
    <w:rsid w:val="009268D9"/>
    <w:rsid w:val="00927998"/>
    <w:rsid w:val="00930AA3"/>
    <w:rsid w:val="009316AA"/>
    <w:rsid w:val="009317DB"/>
    <w:rsid w:val="009338D3"/>
    <w:rsid w:val="00934BF1"/>
    <w:rsid w:val="00936244"/>
    <w:rsid w:val="00936D5D"/>
    <w:rsid w:val="00937A55"/>
    <w:rsid w:val="00940825"/>
    <w:rsid w:val="0094095F"/>
    <w:rsid w:val="0094119B"/>
    <w:rsid w:val="00945488"/>
    <w:rsid w:val="009465FB"/>
    <w:rsid w:val="00950260"/>
    <w:rsid w:val="0095069B"/>
    <w:rsid w:val="00950767"/>
    <w:rsid w:val="009526A2"/>
    <w:rsid w:val="00952AF6"/>
    <w:rsid w:val="00953EEA"/>
    <w:rsid w:val="00954A08"/>
    <w:rsid w:val="00954CBC"/>
    <w:rsid w:val="00955BE7"/>
    <w:rsid w:val="00955F8F"/>
    <w:rsid w:val="00960DC2"/>
    <w:rsid w:val="0096134B"/>
    <w:rsid w:val="00961768"/>
    <w:rsid w:val="00961A24"/>
    <w:rsid w:val="00963233"/>
    <w:rsid w:val="00963494"/>
    <w:rsid w:val="0096364E"/>
    <w:rsid w:val="0096388D"/>
    <w:rsid w:val="00964C87"/>
    <w:rsid w:val="00965306"/>
    <w:rsid w:val="0096541C"/>
    <w:rsid w:val="00965963"/>
    <w:rsid w:val="00965CF4"/>
    <w:rsid w:val="00965E5A"/>
    <w:rsid w:val="00966625"/>
    <w:rsid w:val="009669BF"/>
    <w:rsid w:val="009706D6"/>
    <w:rsid w:val="009714E2"/>
    <w:rsid w:val="00971A4D"/>
    <w:rsid w:val="00975488"/>
    <w:rsid w:val="009754B1"/>
    <w:rsid w:val="009775A4"/>
    <w:rsid w:val="00980F7E"/>
    <w:rsid w:val="00981BA5"/>
    <w:rsid w:val="009833AF"/>
    <w:rsid w:val="009834C4"/>
    <w:rsid w:val="00985516"/>
    <w:rsid w:val="009875E7"/>
    <w:rsid w:val="00987971"/>
    <w:rsid w:val="009913CB"/>
    <w:rsid w:val="009929B5"/>
    <w:rsid w:val="00992AF4"/>
    <w:rsid w:val="009943DC"/>
    <w:rsid w:val="009947E4"/>
    <w:rsid w:val="00996090"/>
    <w:rsid w:val="009960A2"/>
    <w:rsid w:val="00996732"/>
    <w:rsid w:val="0099685C"/>
    <w:rsid w:val="0099713F"/>
    <w:rsid w:val="009A01EA"/>
    <w:rsid w:val="009A0373"/>
    <w:rsid w:val="009A2149"/>
    <w:rsid w:val="009A55AF"/>
    <w:rsid w:val="009A63F5"/>
    <w:rsid w:val="009A6766"/>
    <w:rsid w:val="009A6842"/>
    <w:rsid w:val="009A6857"/>
    <w:rsid w:val="009A71A3"/>
    <w:rsid w:val="009A72BA"/>
    <w:rsid w:val="009B101D"/>
    <w:rsid w:val="009B1410"/>
    <w:rsid w:val="009B1B79"/>
    <w:rsid w:val="009B34DF"/>
    <w:rsid w:val="009B3536"/>
    <w:rsid w:val="009B3684"/>
    <w:rsid w:val="009B3B47"/>
    <w:rsid w:val="009B3CC4"/>
    <w:rsid w:val="009B4082"/>
    <w:rsid w:val="009B4A81"/>
    <w:rsid w:val="009B551A"/>
    <w:rsid w:val="009C00FB"/>
    <w:rsid w:val="009C026A"/>
    <w:rsid w:val="009C3CCE"/>
    <w:rsid w:val="009C435B"/>
    <w:rsid w:val="009C45AB"/>
    <w:rsid w:val="009C541D"/>
    <w:rsid w:val="009C6644"/>
    <w:rsid w:val="009C6BD4"/>
    <w:rsid w:val="009C70E0"/>
    <w:rsid w:val="009C73EF"/>
    <w:rsid w:val="009D33CD"/>
    <w:rsid w:val="009D3609"/>
    <w:rsid w:val="009D38E3"/>
    <w:rsid w:val="009D5A7F"/>
    <w:rsid w:val="009D6AC3"/>
    <w:rsid w:val="009D7442"/>
    <w:rsid w:val="009D7D95"/>
    <w:rsid w:val="009E0383"/>
    <w:rsid w:val="009E13DD"/>
    <w:rsid w:val="009E1C29"/>
    <w:rsid w:val="009E3AE3"/>
    <w:rsid w:val="009E5343"/>
    <w:rsid w:val="009E58B8"/>
    <w:rsid w:val="009E5A6F"/>
    <w:rsid w:val="009E5F7B"/>
    <w:rsid w:val="009E6046"/>
    <w:rsid w:val="009E6C5B"/>
    <w:rsid w:val="009E6FDA"/>
    <w:rsid w:val="009F07AA"/>
    <w:rsid w:val="009F07B6"/>
    <w:rsid w:val="009F0880"/>
    <w:rsid w:val="009F10C5"/>
    <w:rsid w:val="009F1B97"/>
    <w:rsid w:val="009F2132"/>
    <w:rsid w:val="009F23F3"/>
    <w:rsid w:val="009F3E56"/>
    <w:rsid w:val="009F47CD"/>
    <w:rsid w:val="009F6C42"/>
    <w:rsid w:val="009F6D3C"/>
    <w:rsid w:val="009F71BD"/>
    <w:rsid w:val="009F7541"/>
    <w:rsid w:val="009F7EF2"/>
    <w:rsid w:val="00A0234F"/>
    <w:rsid w:val="00A023CC"/>
    <w:rsid w:val="00A03714"/>
    <w:rsid w:val="00A0521F"/>
    <w:rsid w:val="00A075B4"/>
    <w:rsid w:val="00A114A6"/>
    <w:rsid w:val="00A1314D"/>
    <w:rsid w:val="00A13BFF"/>
    <w:rsid w:val="00A14B1A"/>
    <w:rsid w:val="00A14EC7"/>
    <w:rsid w:val="00A16CB0"/>
    <w:rsid w:val="00A17463"/>
    <w:rsid w:val="00A179E1"/>
    <w:rsid w:val="00A217F8"/>
    <w:rsid w:val="00A25B33"/>
    <w:rsid w:val="00A26F81"/>
    <w:rsid w:val="00A27340"/>
    <w:rsid w:val="00A27ACD"/>
    <w:rsid w:val="00A3086F"/>
    <w:rsid w:val="00A34F8C"/>
    <w:rsid w:val="00A356BA"/>
    <w:rsid w:val="00A35DB2"/>
    <w:rsid w:val="00A37888"/>
    <w:rsid w:val="00A402A4"/>
    <w:rsid w:val="00A40BDB"/>
    <w:rsid w:val="00A4273F"/>
    <w:rsid w:val="00A43450"/>
    <w:rsid w:val="00A43EAD"/>
    <w:rsid w:val="00A44599"/>
    <w:rsid w:val="00A459BB"/>
    <w:rsid w:val="00A46105"/>
    <w:rsid w:val="00A4714E"/>
    <w:rsid w:val="00A504E1"/>
    <w:rsid w:val="00A51377"/>
    <w:rsid w:val="00A52670"/>
    <w:rsid w:val="00A544BF"/>
    <w:rsid w:val="00A547EC"/>
    <w:rsid w:val="00A55A3B"/>
    <w:rsid w:val="00A55BF5"/>
    <w:rsid w:val="00A563FA"/>
    <w:rsid w:val="00A57208"/>
    <w:rsid w:val="00A605E6"/>
    <w:rsid w:val="00A60E2F"/>
    <w:rsid w:val="00A61AC6"/>
    <w:rsid w:val="00A62D6D"/>
    <w:rsid w:val="00A6391C"/>
    <w:rsid w:val="00A7130F"/>
    <w:rsid w:val="00A71508"/>
    <w:rsid w:val="00A7281E"/>
    <w:rsid w:val="00A743BD"/>
    <w:rsid w:val="00A74533"/>
    <w:rsid w:val="00A75908"/>
    <w:rsid w:val="00A77358"/>
    <w:rsid w:val="00A77FCB"/>
    <w:rsid w:val="00A80C36"/>
    <w:rsid w:val="00A83246"/>
    <w:rsid w:val="00A83ABF"/>
    <w:rsid w:val="00A83D9A"/>
    <w:rsid w:val="00A842EA"/>
    <w:rsid w:val="00A87E8D"/>
    <w:rsid w:val="00A91045"/>
    <w:rsid w:val="00A913CC"/>
    <w:rsid w:val="00A933C2"/>
    <w:rsid w:val="00A9432D"/>
    <w:rsid w:val="00A943F0"/>
    <w:rsid w:val="00A971C8"/>
    <w:rsid w:val="00A97AC8"/>
    <w:rsid w:val="00AA0973"/>
    <w:rsid w:val="00AA09F4"/>
    <w:rsid w:val="00AA15CF"/>
    <w:rsid w:val="00AA257C"/>
    <w:rsid w:val="00AA2CE0"/>
    <w:rsid w:val="00AA3430"/>
    <w:rsid w:val="00AA34D8"/>
    <w:rsid w:val="00AA5764"/>
    <w:rsid w:val="00AA604F"/>
    <w:rsid w:val="00AA646F"/>
    <w:rsid w:val="00AB01E8"/>
    <w:rsid w:val="00AB3459"/>
    <w:rsid w:val="00AB3DE3"/>
    <w:rsid w:val="00AB5BE9"/>
    <w:rsid w:val="00AB6EAF"/>
    <w:rsid w:val="00AC058C"/>
    <w:rsid w:val="00AC10E7"/>
    <w:rsid w:val="00AC202C"/>
    <w:rsid w:val="00AC5596"/>
    <w:rsid w:val="00AC6972"/>
    <w:rsid w:val="00AC717E"/>
    <w:rsid w:val="00AC7708"/>
    <w:rsid w:val="00AD0A16"/>
    <w:rsid w:val="00AD379F"/>
    <w:rsid w:val="00AD750F"/>
    <w:rsid w:val="00AE0897"/>
    <w:rsid w:val="00AE09FB"/>
    <w:rsid w:val="00AE0F79"/>
    <w:rsid w:val="00AE1230"/>
    <w:rsid w:val="00AE1E67"/>
    <w:rsid w:val="00AE27CB"/>
    <w:rsid w:val="00AE5EBD"/>
    <w:rsid w:val="00AE5F4E"/>
    <w:rsid w:val="00AE6776"/>
    <w:rsid w:val="00AE70B1"/>
    <w:rsid w:val="00AF01E7"/>
    <w:rsid w:val="00AF3A8A"/>
    <w:rsid w:val="00AF3BA0"/>
    <w:rsid w:val="00AF4276"/>
    <w:rsid w:val="00AF427A"/>
    <w:rsid w:val="00AF4A2E"/>
    <w:rsid w:val="00AF755E"/>
    <w:rsid w:val="00B02A35"/>
    <w:rsid w:val="00B03D0C"/>
    <w:rsid w:val="00B0488F"/>
    <w:rsid w:val="00B048B9"/>
    <w:rsid w:val="00B050DD"/>
    <w:rsid w:val="00B05D81"/>
    <w:rsid w:val="00B07F5C"/>
    <w:rsid w:val="00B1111F"/>
    <w:rsid w:val="00B12D2A"/>
    <w:rsid w:val="00B1348E"/>
    <w:rsid w:val="00B13A00"/>
    <w:rsid w:val="00B14A73"/>
    <w:rsid w:val="00B16418"/>
    <w:rsid w:val="00B172AA"/>
    <w:rsid w:val="00B1743B"/>
    <w:rsid w:val="00B20130"/>
    <w:rsid w:val="00B21245"/>
    <w:rsid w:val="00B225B5"/>
    <w:rsid w:val="00B227EC"/>
    <w:rsid w:val="00B228E6"/>
    <w:rsid w:val="00B22F5E"/>
    <w:rsid w:val="00B236E8"/>
    <w:rsid w:val="00B2733E"/>
    <w:rsid w:val="00B273F0"/>
    <w:rsid w:val="00B309E7"/>
    <w:rsid w:val="00B33257"/>
    <w:rsid w:val="00B334F3"/>
    <w:rsid w:val="00B33B4C"/>
    <w:rsid w:val="00B33C7E"/>
    <w:rsid w:val="00B34BBC"/>
    <w:rsid w:val="00B34EA0"/>
    <w:rsid w:val="00B3579F"/>
    <w:rsid w:val="00B3643C"/>
    <w:rsid w:val="00B370BB"/>
    <w:rsid w:val="00B40F0F"/>
    <w:rsid w:val="00B411BE"/>
    <w:rsid w:val="00B41311"/>
    <w:rsid w:val="00B43386"/>
    <w:rsid w:val="00B43730"/>
    <w:rsid w:val="00B44C00"/>
    <w:rsid w:val="00B4676A"/>
    <w:rsid w:val="00B47121"/>
    <w:rsid w:val="00B52077"/>
    <w:rsid w:val="00B5282F"/>
    <w:rsid w:val="00B5377D"/>
    <w:rsid w:val="00B53C7D"/>
    <w:rsid w:val="00B558E8"/>
    <w:rsid w:val="00B5642B"/>
    <w:rsid w:val="00B56648"/>
    <w:rsid w:val="00B612C7"/>
    <w:rsid w:val="00B63AB7"/>
    <w:rsid w:val="00B678D2"/>
    <w:rsid w:val="00B702E8"/>
    <w:rsid w:val="00B704F0"/>
    <w:rsid w:val="00B7093F"/>
    <w:rsid w:val="00B72E9A"/>
    <w:rsid w:val="00B754BD"/>
    <w:rsid w:val="00B75E45"/>
    <w:rsid w:val="00B763EC"/>
    <w:rsid w:val="00B7792A"/>
    <w:rsid w:val="00B824DA"/>
    <w:rsid w:val="00B83228"/>
    <w:rsid w:val="00B84048"/>
    <w:rsid w:val="00B84684"/>
    <w:rsid w:val="00B84979"/>
    <w:rsid w:val="00B86A7D"/>
    <w:rsid w:val="00B87149"/>
    <w:rsid w:val="00B9042A"/>
    <w:rsid w:val="00B91A1E"/>
    <w:rsid w:val="00B92B3F"/>
    <w:rsid w:val="00B92B4A"/>
    <w:rsid w:val="00B93E6E"/>
    <w:rsid w:val="00B94871"/>
    <w:rsid w:val="00B96F2F"/>
    <w:rsid w:val="00BA04DC"/>
    <w:rsid w:val="00BA1209"/>
    <w:rsid w:val="00BA1D8F"/>
    <w:rsid w:val="00BA28A1"/>
    <w:rsid w:val="00BA292D"/>
    <w:rsid w:val="00BA3478"/>
    <w:rsid w:val="00BA38DC"/>
    <w:rsid w:val="00BA7548"/>
    <w:rsid w:val="00BA76FF"/>
    <w:rsid w:val="00BA7CFE"/>
    <w:rsid w:val="00BB0202"/>
    <w:rsid w:val="00BB2834"/>
    <w:rsid w:val="00BB2955"/>
    <w:rsid w:val="00BB2980"/>
    <w:rsid w:val="00BB2ACB"/>
    <w:rsid w:val="00BB3ACD"/>
    <w:rsid w:val="00BB49C1"/>
    <w:rsid w:val="00BB5108"/>
    <w:rsid w:val="00BB5329"/>
    <w:rsid w:val="00BB5BAB"/>
    <w:rsid w:val="00BB64E8"/>
    <w:rsid w:val="00BB66CA"/>
    <w:rsid w:val="00BB6930"/>
    <w:rsid w:val="00BB7717"/>
    <w:rsid w:val="00BC0DDA"/>
    <w:rsid w:val="00BC133E"/>
    <w:rsid w:val="00BC210C"/>
    <w:rsid w:val="00BC242F"/>
    <w:rsid w:val="00BC2902"/>
    <w:rsid w:val="00BC2BE1"/>
    <w:rsid w:val="00BC5487"/>
    <w:rsid w:val="00BC55BE"/>
    <w:rsid w:val="00BD07A6"/>
    <w:rsid w:val="00BD2082"/>
    <w:rsid w:val="00BD3861"/>
    <w:rsid w:val="00BD465A"/>
    <w:rsid w:val="00BD515B"/>
    <w:rsid w:val="00BD5379"/>
    <w:rsid w:val="00BD5751"/>
    <w:rsid w:val="00BD5752"/>
    <w:rsid w:val="00BD7EA4"/>
    <w:rsid w:val="00BE0983"/>
    <w:rsid w:val="00BE261B"/>
    <w:rsid w:val="00BE278B"/>
    <w:rsid w:val="00BE2EAE"/>
    <w:rsid w:val="00BE32F9"/>
    <w:rsid w:val="00BE3A34"/>
    <w:rsid w:val="00BE4B32"/>
    <w:rsid w:val="00BE4BC4"/>
    <w:rsid w:val="00BE562D"/>
    <w:rsid w:val="00BE6DBD"/>
    <w:rsid w:val="00BE7948"/>
    <w:rsid w:val="00BE7F1A"/>
    <w:rsid w:val="00BF1B5C"/>
    <w:rsid w:val="00BF22DC"/>
    <w:rsid w:val="00BF2C00"/>
    <w:rsid w:val="00BF34D3"/>
    <w:rsid w:val="00BF45C9"/>
    <w:rsid w:val="00BF47EB"/>
    <w:rsid w:val="00BF692B"/>
    <w:rsid w:val="00C0082B"/>
    <w:rsid w:val="00C02555"/>
    <w:rsid w:val="00C0289D"/>
    <w:rsid w:val="00C02D06"/>
    <w:rsid w:val="00C05D46"/>
    <w:rsid w:val="00C064F9"/>
    <w:rsid w:val="00C070CC"/>
    <w:rsid w:val="00C07644"/>
    <w:rsid w:val="00C10A14"/>
    <w:rsid w:val="00C12543"/>
    <w:rsid w:val="00C15CB6"/>
    <w:rsid w:val="00C16AA1"/>
    <w:rsid w:val="00C17648"/>
    <w:rsid w:val="00C17C42"/>
    <w:rsid w:val="00C20021"/>
    <w:rsid w:val="00C21670"/>
    <w:rsid w:val="00C23B61"/>
    <w:rsid w:val="00C23D2A"/>
    <w:rsid w:val="00C259CF"/>
    <w:rsid w:val="00C25AEB"/>
    <w:rsid w:val="00C26DC2"/>
    <w:rsid w:val="00C27C93"/>
    <w:rsid w:val="00C30FAF"/>
    <w:rsid w:val="00C3196B"/>
    <w:rsid w:val="00C343A6"/>
    <w:rsid w:val="00C34FF7"/>
    <w:rsid w:val="00C37842"/>
    <w:rsid w:val="00C41B9D"/>
    <w:rsid w:val="00C41F37"/>
    <w:rsid w:val="00C4253B"/>
    <w:rsid w:val="00C4431E"/>
    <w:rsid w:val="00C444BF"/>
    <w:rsid w:val="00C44570"/>
    <w:rsid w:val="00C4459E"/>
    <w:rsid w:val="00C4779A"/>
    <w:rsid w:val="00C50022"/>
    <w:rsid w:val="00C51357"/>
    <w:rsid w:val="00C51BAC"/>
    <w:rsid w:val="00C533EB"/>
    <w:rsid w:val="00C54DC7"/>
    <w:rsid w:val="00C54DD1"/>
    <w:rsid w:val="00C557D6"/>
    <w:rsid w:val="00C55B3E"/>
    <w:rsid w:val="00C56A4B"/>
    <w:rsid w:val="00C62762"/>
    <w:rsid w:val="00C62E11"/>
    <w:rsid w:val="00C62EF6"/>
    <w:rsid w:val="00C640D9"/>
    <w:rsid w:val="00C654DC"/>
    <w:rsid w:val="00C6553D"/>
    <w:rsid w:val="00C655A7"/>
    <w:rsid w:val="00C6617D"/>
    <w:rsid w:val="00C662A6"/>
    <w:rsid w:val="00C663D2"/>
    <w:rsid w:val="00C667A3"/>
    <w:rsid w:val="00C66F5C"/>
    <w:rsid w:val="00C67336"/>
    <w:rsid w:val="00C67398"/>
    <w:rsid w:val="00C67D43"/>
    <w:rsid w:val="00C70720"/>
    <w:rsid w:val="00C73A2E"/>
    <w:rsid w:val="00C7445C"/>
    <w:rsid w:val="00C74BAF"/>
    <w:rsid w:val="00C751CC"/>
    <w:rsid w:val="00C76271"/>
    <w:rsid w:val="00C76907"/>
    <w:rsid w:val="00C8071A"/>
    <w:rsid w:val="00C82263"/>
    <w:rsid w:val="00C82C1D"/>
    <w:rsid w:val="00C839E0"/>
    <w:rsid w:val="00C855F6"/>
    <w:rsid w:val="00C87729"/>
    <w:rsid w:val="00C928DD"/>
    <w:rsid w:val="00C930E3"/>
    <w:rsid w:val="00C9312E"/>
    <w:rsid w:val="00C93325"/>
    <w:rsid w:val="00C93A64"/>
    <w:rsid w:val="00C94190"/>
    <w:rsid w:val="00C95330"/>
    <w:rsid w:val="00C9728E"/>
    <w:rsid w:val="00CA0300"/>
    <w:rsid w:val="00CA1250"/>
    <w:rsid w:val="00CA2DC8"/>
    <w:rsid w:val="00CA316A"/>
    <w:rsid w:val="00CA52E7"/>
    <w:rsid w:val="00CA579E"/>
    <w:rsid w:val="00CA5E6C"/>
    <w:rsid w:val="00CA7306"/>
    <w:rsid w:val="00CB0134"/>
    <w:rsid w:val="00CB081D"/>
    <w:rsid w:val="00CB10B9"/>
    <w:rsid w:val="00CB1530"/>
    <w:rsid w:val="00CB3089"/>
    <w:rsid w:val="00CB3B24"/>
    <w:rsid w:val="00CB3E18"/>
    <w:rsid w:val="00CB4006"/>
    <w:rsid w:val="00CB50B1"/>
    <w:rsid w:val="00CB5754"/>
    <w:rsid w:val="00CB5BAF"/>
    <w:rsid w:val="00CB67DD"/>
    <w:rsid w:val="00CB78D2"/>
    <w:rsid w:val="00CC0112"/>
    <w:rsid w:val="00CC2F8B"/>
    <w:rsid w:val="00CC4B7B"/>
    <w:rsid w:val="00CC5BAA"/>
    <w:rsid w:val="00CC6551"/>
    <w:rsid w:val="00CC669A"/>
    <w:rsid w:val="00CC679E"/>
    <w:rsid w:val="00CD0D40"/>
    <w:rsid w:val="00CD21E1"/>
    <w:rsid w:val="00CD23A8"/>
    <w:rsid w:val="00CD28CC"/>
    <w:rsid w:val="00CD463E"/>
    <w:rsid w:val="00CD4AE9"/>
    <w:rsid w:val="00CD6B23"/>
    <w:rsid w:val="00CD7089"/>
    <w:rsid w:val="00CE1F5C"/>
    <w:rsid w:val="00CE2ABA"/>
    <w:rsid w:val="00CE3588"/>
    <w:rsid w:val="00CE39E2"/>
    <w:rsid w:val="00CE41A4"/>
    <w:rsid w:val="00CE5C61"/>
    <w:rsid w:val="00CE61E1"/>
    <w:rsid w:val="00CE7B74"/>
    <w:rsid w:val="00CF0570"/>
    <w:rsid w:val="00CF1558"/>
    <w:rsid w:val="00CF1E43"/>
    <w:rsid w:val="00CF28DC"/>
    <w:rsid w:val="00CF32A5"/>
    <w:rsid w:val="00CF3DFC"/>
    <w:rsid w:val="00CF5108"/>
    <w:rsid w:val="00CF564C"/>
    <w:rsid w:val="00CF64C7"/>
    <w:rsid w:val="00CF7D21"/>
    <w:rsid w:val="00D001D2"/>
    <w:rsid w:val="00D01980"/>
    <w:rsid w:val="00D02171"/>
    <w:rsid w:val="00D024EF"/>
    <w:rsid w:val="00D04E71"/>
    <w:rsid w:val="00D05D91"/>
    <w:rsid w:val="00D0727E"/>
    <w:rsid w:val="00D07E37"/>
    <w:rsid w:val="00D1106D"/>
    <w:rsid w:val="00D1197D"/>
    <w:rsid w:val="00D12513"/>
    <w:rsid w:val="00D14F94"/>
    <w:rsid w:val="00D15885"/>
    <w:rsid w:val="00D20B12"/>
    <w:rsid w:val="00D212A6"/>
    <w:rsid w:val="00D216B5"/>
    <w:rsid w:val="00D261B4"/>
    <w:rsid w:val="00D2736A"/>
    <w:rsid w:val="00D27728"/>
    <w:rsid w:val="00D30B21"/>
    <w:rsid w:val="00D32179"/>
    <w:rsid w:val="00D32CDC"/>
    <w:rsid w:val="00D33034"/>
    <w:rsid w:val="00D37896"/>
    <w:rsid w:val="00D403D2"/>
    <w:rsid w:val="00D4501D"/>
    <w:rsid w:val="00D45097"/>
    <w:rsid w:val="00D461CE"/>
    <w:rsid w:val="00D47D45"/>
    <w:rsid w:val="00D51ACC"/>
    <w:rsid w:val="00D5455C"/>
    <w:rsid w:val="00D54DC6"/>
    <w:rsid w:val="00D550B9"/>
    <w:rsid w:val="00D5580C"/>
    <w:rsid w:val="00D55CBF"/>
    <w:rsid w:val="00D570D6"/>
    <w:rsid w:val="00D57816"/>
    <w:rsid w:val="00D6020E"/>
    <w:rsid w:val="00D60372"/>
    <w:rsid w:val="00D628AE"/>
    <w:rsid w:val="00D62ED7"/>
    <w:rsid w:val="00D639B6"/>
    <w:rsid w:val="00D66B0B"/>
    <w:rsid w:val="00D66C9B"/>
    <w:rsid w:val="00D673D3"/>
    <w:rsid w:val="00D71114"/>
    <w:rsid w:val="00D7368E"/>
    <w:rsid w:val="00D76981"/>
    <w:rsid w:val="00D76DB6"/>
    <w:rsid w:val="00D76F7D"/>
    <w:rsid w:val="00D7738D"/>
    <w:rsid w:val="00D7785C"/>
    <w:rsid w:val="00D80F98"/>
    <w:rsid w:val="00D82459"/>
    <w:rsid w:val="00D82C94"/>
    <w:rsid w:val="00D83A0B"/>
    <w:rsid w:val="00D83D4D"/>
    <w:rsid w:val="00D84011"/>
    <w:rsid w:val="00D841F6"/>
    <w:rsid w:val="00D84C80"/>
    <w:rsid w:val="00D85066"/>
    <w:rsid w:val="00D85688"/>
    <w:rsid w:val="00D856FB"/>
    <w:rsid w:val="00D86381"/>
    <w:rsid w:val="00D866CC"/>
    <w:rsid w:val="00D90997"/>
    <w:rsid w:val="00D90E1F"/>
    <w:rsid w:val="00D91448"/>
    <w:rsid w:val="00D9156E"/>
    <w:rsid w:val="00D91885"/>
    <w:rsid w:val="00D91A5B"/>
    <w:rsid w:val="00D923FE"/>
    <w:rsid w:val="00D93C1C"/>
    <w:rsid w:val="00D9405A"/>
    <w:rsid w:val="00D9419D"/>
    <w:rsid w:val="00D94275"/>
    <w:rsid w:val="00D94F9C"/>
    <w:rsid w:val="00D97C88"/>
    <w:rsid w:val="00DA01FF"/>
    <w:rsid w:val="00DA09D8"/>
    <w:rsid w:val="00DA0A91"/>
    <w:rsid w:val="00DA0BC2"/>
    <w:rsid w:val="00DA3FE7"/>
    <w:rsid w:val="00DA4F9A"/>
    <w:rsid w:val="00DA68BC"/>
    <w:rsid w:val="00DB09A9"/>
    <w:rsid w:val="00DB1698"/>
    <w:rsid w:val="00DB1796"/>
    <w:rsid w:val="00DB38E1"/>
    <w:rsid w:val="00DB47FA"/>
    <w:rsid w:val="00DB56ED"/>
    <w:rsid w:val="00DB72F3"/>
    <w:rsid w:val="00DC07AD"/>
    <w:rsid w:val="00DC0A83"/>
    <w:rsid w:val="00DC0AD8"/>
    <w:rsid w:val="00DC12F1"/>
    <w:rsid w:val="00DC14C1"/>
    <w:rsid w:val="00DC3487"/>
    <w:rsid w:val="00DC3546"/>
    <w:rsid w:val="00DC4A7E"/>
    <w:rsid w:val="00DC5173"/>
    <w:rsid w:val="00DC56FD"/>
    <w:rsid w:val="00DC63A3"/>
    <w:rsid w:val="00DC6FB6"/>
    <w:rsid w:val="00DC7A27"/>
    <w:rsid w:val="00DD28A5"/>
    <w:rsid w:val="00DD38F7"/>
    <w:rsid w:val="00DD39AF"/>
    <w:rsid w:val="00DD67EB"/>
    <w:rsid w:val="00DD7B12"/>
    <w:rsid w:val="00DE0764"/>
    <w:rsid w:val="00DE2CCF"/>
    <w:rsid w:val="00DE33C0"/>
    <w:rsid w:val="00DE343C"/>
    <w:rsid w:val="00DE397F"/>
    <w:rsid w:val="00DE3B8A"/>
    <w:rsid w:val="00DE4196"/>
    <w:rsid w:val="00DE4D2C"/>
    <w:rsid w:val="00DE5869"/>
    <w:rsid w:val="00DE6D8D"/>
    <w:rsid w:val="00DE6E05"/>
    <w:rsid w:val="00DF2A77"/>
    <w:rsid w:val="00DF3422"/>
    <w:rsid w:val="00DF4BCE"/>
    <w:rsid w:val="00DF4D4F"/>
    <w:rsid w:val="00DF50EA"/>
    <w:rsid w:val="00DF55A0"/>
    <w:rsid w:val="00DF56A7"/>
    <w:rsid w:val="00DF7CF9"/>
    <w:rsid w:val="00E0110E"/>
    <w:rsid w:val="00E02842"/>
    <w:rsid w:val="00E037D5"/>
    <w:rsid w:val="00E05F62"/>
    <w:rsid w:val="00E069A9"/>
    <w:rsid w:val="00E06CA9"/>
    <w:rsid w:val="00E11AF3"/>
    <w:rsid w:val="00E13ADF"/>
    <w:rsid w:val="00E13F75"/>
    <w:rsid w:val="00E150FD"/>
    <w:rsid w:val="00E1688C"/>
    <w:rsid w:val="00E17284"/>
    <w:rsid w:val="00E178DF"/>
    <w:rsid w:val="00E204BF"/>
    <w:rsid w:val="00E210AD"/>
    <w:rsid w:val="00E21E95"/>
    <w:rsid w:val="00E23ABF"/>
    <w:rsid w:val="00E23FAD"/>
    <w:rsid w:val="00E258F5"/>
    <w:rsid w:val="00E26224"/>
    <w:rsid w:val="00E26334"/>
    <w:rsid w:val="00E27084"/>
    <w:rsid w:val="00E32DCE"/>
    <w:rsid w:val="00E33FC3"/>
    <w:rsid w:val="00E34B7A"/>
    <w:rsid w:val="00E3543D"/>
    <w:rsid w:val="00E365B5"/>
    <w:rsid w:val="00E36AFA"/>
    <w:rsid w:val="00E411D1"/>
    <w:rsid w:val="00E41307"/>
    <w:rsid w:val="00E42006"/>
    <w:rsid w:val="00E43DC6"/>
    <w:rsid w:val="00E443A3"/>
    <w:rsid w:val="00E446B4"/>
    <w:rsid w:val="00E477D9"/>
    <w:rsid w:val="00E511EC"/>
    <w:rsid w:val="00E57028"/>
    <w:rsid w:val="00E5789A"/>
    <w:rsid w:val="00E60291"/>
    <w:rsid w:val="00E6113A"/>
    <w:rsid w:val="00E6174A"/>
    <w:rsid w:val="00E62B08"/>
    <w:rsid w:val="00E62DA5"/>
    <w:rsid w:val="00E63B09"/>
    <w:rsid w:val="00E6622A"/>
    <w:rsid w:val="00E72054"/>
    <w:rsid w:val="00E7437B"/>
    <w:rsid w:val="00E75EBF"/>
    <w:rsid w:val="00E766C9"/>
    <w:rsid w:val="00E7730B"/>
    <w:rsid w:val="00E773A1"/>
    <w:rsid w:val="00E7795B"/>
    <w:rsid w:val="00E77DF0"/>
    <w:rsid w:val="00E80EE3"/>
    <w:rsid w:val="00E83858"/>
    <w:rsid w:val="00E83880"/>
    <w:rsid w:val="00E8483E"/>
    <w:rsid w:val="00E85B14"/>
    <w:rsid w:val="00E865AF"/>
    <w:rsid w:val="00E87B22"/>
    <w:rsid w:val="00E93895"/>
    <w:rsid w:val="00E94525"/>
    <w:rsid w:val="00E95794"/>
    <w:rsid w:val="00E962FD"/>
    <w:rsid w:val="00E96E73"/>
    <w:rsid w:val="00E9782A"/>
    <w:rsid w:val="00EA1C1C"/>
    <w:rsid w:val="00EA295E"/>
    <w:rsid w:val="00EA2FAB"/>
    <w:rsid w:val="00EA301F"/>
    <w:rsid w:val="00EA31A7"/>
    <w:rsid w:val="00EA3295"/>
    <w:rsid w:val="00EA32E5"/>
    <w:rsid w:val="00EA66D5"/>
    <w:rsid w:val="00EB06E5"/>
    <w:rsid w:val="00EB16BA"/>
    <w:rsid w:val="00EB1B7A"/>
    <w:rsid w:val="00EB358B"/>
    <w:rsid w:val="00EB63AA"/>
    <w:rsid w:val="00EB6454"/>
    <w:rsid w:val="00EC047D"/>
    <w:rsid w:val="00EC367B"/>
    <w:rsid w:val="00EC4BB9"/>
    <w:rsid w:val="00EC5A53"/>
    <w:rsid w:val="00EC5C9F"/>
    <w:rsid w:val="00ED06E7"/>
    <w:rsid w:val="00ED0757"/>
    <w:rsid w:val="00ED1ADC"/>
    <w:rsid w:val="00ED235A"/>
    <w:rsid w:val="00ED377A"/>
    <w:rsid w:val="00ED4F9C"/>
    <w:rsid w:val="00ED5600"/>
    <w:rsid w:val="00ED7A81"/>
    <w:rsid w:val="00EE00DB"/>
    <w:rsid w:val="00EE2999"/>
    <w:rsid w:val="00EE415D"/>
    <w:rsid w:val="00EE4F3D"/>
    <w:rsid w:val="00EE599F"/>
    <w:rsid w:val="00EE759D"/>
    <w:rsid w:val="00EF0E3A"/>
    <w:rsid w:val="00EF15BA"/>
    <w:rsid w:val="00EF2283"/>
    <w:rsid w:val="00EF4393"/>
    <w:rsid w:val="00EF4C18"/>
    <w:rsid w:val="00EF4EC3"/>
    <w:rsid w:val="00EF5098"/>
    <w:rsid w:val="00EF66B8"/>
    <w:rsid w:val="00EF6D37"/>
    <w:rsid w:val="00EF713C"/>
    <w:rsid w:val="00F00EA2"/>
    <w:rsid w:val="00F0137E"/>
    <w:rsid w:val="00F02726"/>
    <w:rsid w:val="00F02E5C"/>
    <w:rsid w:val="00F03205"/>
    <w:rsid w:val="00F03D91"/>
    <w:rsid w:val="00F041EC"/>
    <w:rsid w:val="00F059E9"/>
    <w:rsid w:val="00F06E7A"/>
    <w:rsid w:val="00F07F9B"/>
    <w:rsid w:val="00F10036"/>
    <w:rsid w:val="00F12893"/>
    <w:rsid w:val="00F12B88"/>
    <w:rsid w:val="00F14107"/>
    <w:rsid w:val="00F1512B"/>
    <w:rsid w:val="00F15964"/>
    <w:rsid w:val="00F1668C"/>
    <w:rsid w:val="00F16AD0"/>
    <w:rsid w:val="00F17CE7"/>
    <w:rsid w:val="00F20913"/>
    <w:rsid w:val="00F20E31"/>
    <w:rsid w:val="00F2100B"/>
    <w:rsid w:val="00F214CE"/>
    <w:rsid w:val="00F223ED"/>
    <w:rsid w:val="00F22773"/>
    <w:rsid w:val="00F228A1"/>
    <w:rsid w:val="00F229B9"/>
    <w:rsid w:val="00F22AFF"/>
    <w:rsid w:val="00F242B7"/>
    <w:rsid w:val="00F24E82"/>
    <w:rsid w:val="00F25960"/>
    <w:rsid w:val="00F25DF7"/>
    <w:rsid w:val="00F26B32"/>
    <w:rsid w:val="00F3371F"/>
    <w:rsid w:val="00F33921"/>
    <w:rsid w:val="00F3561E"/>
    <w:rsid w:val="00F35EAC"/>
    <w:rsid w:val="00F401ED"/>
    <w:rsid w:val="00F4041D"/>
    <w:rsid w:val="00F41039"/>
    <w:rsid w:val="00F41C5E"/>
    <w:rsid w:val="00F42229"/>
    <w:rsid w:val="00F446C9"/>
    <w:rsid w:val="00F44A55"/>
    <w:rsid w:val="00F46405"/>
    <w:rsid w:val="00F50051"/>
    <w:rsid w:val="00F505BD"/>
    <w:rsid w:val="00F52C73"/>
    <w:rsid w:val="00F537F6"/>
    <w:rsid w:val="00F56C34"/>
    <w:rsid w:val="00F5718A"/>
    <w:rsid w:val="00F60B61"/>
    <w:rsid w:val="00F638E4"/>
    <w:rsid w:val="00F63E0B"/>
    <w:rsid w:val="00F65557"/>
    <w:rsid w:val="00F658CB"/>
    <w:rsid w:val="00F65AD0"/>
    <w:rsid w:val="00F65CDB"/>
    <w:rsid w:val="00F66708"/>
    <w:rsid w:val="00F6701E"/>
    <w:rsid w:val="00F676F9"/>
    <w:rsid w:val="00F67BBF"/>
    <w:rsid w:val="00F712D0"/>
    <w:rsid w:val="00F7130E"/>
    <w:rsid w:val="00F71631"/>
    <w:rsid w:val="00F73210"/>
    <w:rsid w:val="00F749DA"/>
    <w:rsid w:val="00F7637D"/>
    <w:rsid w:val="00F76BF7"/>
    <w:rsid w:val="00F772C2"/>
    <w:rsid w:val="00F77E0A"/>
    <w:rsid w:val="00F80EDE"/>
    <w:rsid w:val="00F82063"/>
    <w:rsid w:val="00F8397E"/>
    <w:rsid w:val="00F8512A"/>
    <w:rsid w:val="00F87D21"/>
    <w:rsid w:val="00F900BF"/>
    <w:rsid w:val="00F906C8"/>
    <w:rsid w:val="00F908CF"/>
    <w:rsid w:val="00F90A09"/>
    <w:rsid w:val="00F916A6"/>
    <w:rsid w:val="00F954E5"/>
    <w:rsid w:val="00FA0099"/>
    <w:rsid w:val="00FA0967"/>
    <w:rsid w:val="00FA0E3D"/>
    <w:rsid w:val="00FA304C"/>
    <w:rsid w:val="00FA3751"/>
    <w:rsid w:val="00FA50AD"/>
    <w:rsid w:val="00FA550C"/>
    <w:rsid w:val="00FA5B1E"/>
    <w:rsid w:val="00FA5DF2"/>
    <w:rsid w:val="00FB0342"/>
    <w:rsid w:val="00FB062A"/>
    <w:rsid w:val="00FB0F88"/>
    <w:rsid w:val="00FB2F34"/>
    <w:rsid w:val="00FB39D9"/>
    <w:rsid w:val="00FB3E99"/>
    <w:rsid w:val="00FB403C"/>
    <w:rsid w:val="00FB4E13"/>
    <w:rsid w:val="00FC1389"/>
    <w:rsid w:val="00FC23A9"/>
    <w:rsid w:val="00FC4FCB"/>
    <w:rsid w:val="00FC6029"/>
    <w:rsid w:val="00FC6F0C"/>
    <w:rsid w:val="00FC76C8"/>
    <w:rsid w:val="00FC7F37"/>
    <w:rsid w:val="00FD18E8"/>
    <w:rsid w:val="00FD1B45"/>
    <w:rsid w:val="00FD24BD"/>
    <w:rsid w:val="00FD6E0B"/>
    <w:rsid w:val="00FD6F2C"/>
    <w:rsid w:val="00FD7FA3"/>
    <w:rsid w:val="00FE0778"/>
    <w:rsid w:val="00FE08C7"/>
    <w:rsid w:val="00FE0937"/>
    <w:rsid w:val="00FE1346"/>
    <w:rsid w:val="00FE38AF"/>
    <w:rsid w:val="00FE41A0"/>
    <w:rsid w:val="00FF1F0F"/>
    <w:rsid w:val="00FF3369"/>
    <w:rsid w:val="00FF5DE9"/>
    <w:rsid w:val="00FF7B5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6F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272"/>
    <w:pPr>
      <w:spacing w:after="200" w:line="276" w:lineRule="auto"/>
    </w:pPr>
    <w:rPr>
      <w:sz w:val="22"/>
      <w:szCs w:val="22"/>
    </w:rPr>
  </w:style>
  <w:style w:type="paragraph" w:styleId="Heading1">
    <w:name w:val="heading 1"/>
    <w:basedOn w:val="Normal"/>
    <w:next w:val="Normal"/>
    <w:link w:val="Heading1Char"/>
    <w:qFormat/>
    <w:rsid w:val="00BA7548"/>
    <w:pPr>
      <w:keepNext/>
      <w:spacing w:after="0" w:line="240" w:lineRule="auto"/>
      <w:outlineLvl w:val="0"/>
    </w:pPr>
    <w:rPr>
      <w:rFonts w:ascii="Times New Roman" w:eastAsia="Times New Roman" w:hAnsi="Times New Roman"/>
      <w:b/>
      <w:bCs/>
    </w:rPr>
  </w:style>
  <w:style w:type="paragraph" w:styleId="Heading2">
    <w:name w:val="heading 2"/>
    <w:basedOn w:val="Normal"/>
    <w:next w:val="Normal"/>
    <w:link w:val="Heading2Char"/>
    <w:uiPriority w:val="9"/>
    <w:qFormat/>
    <w:rsid w:val="00BA7548"/>
    <w:pPr>
      <w:keepNext/>
      <w:spacing w:after="0" w:line="240" w:lineRule="auto"/>
      <w:outlineLvl w:val="1"/>
    </w:pPr>
    <w:rPr>
      <w:rFonts w:ascii="Times New Roman" w:eastAsia="Times New Roman" w:hAnsi="Times New Roman"/>
      <w:b/>
      <w:bCs/>
      <w:sz w:val="32"/>
      <w:szCs w:val="32"/>
    </w:rPr>
  </w:style>
  <w:style w:type="paragraph" w:styleId="Heading3">
    <w:name w:val="heading 3"/>
    <w:basedOn w:val="Normal"/>
    <w:next w:val="Normal"/>
    <w:link w:val="Heading3Char"/>
    <w:qFormat/>
    <w:rsid w:val="00BA7548"/>
    <w:pPr>
      <w:keepNext/>
      <w:spacing w:after="0" w:line="240" w:lineRule="auto"/>
      <w:jc w:val="center"/>
      <w:outlineLvl w:val="2"/>
    </w:pPr>
    <w:rPr>
      <w:rFonts w:ascii="Verdana" w:eastAsia="Times New Roman" w:hAnsi="Verdana" w:cs="Verdana"/>
      <w:b/>
      <w:bCs/>
      <w:color w:val="000000"/>
      <w:sz w:val="24"/>
      <w:szCs w:val="24"/>
    </w:rPr>
  </w:style>
  <w:style w:type="paragraph" w:styleId="Heading4">
    <w:name w:val="heading 4"/>
    <w:basedOn w:val="Normal"/>
    <w:next w:val="Normal"/>
    <w:link w:val="Heading4Char"/>
    <w:uiPriority w:val="9"/>
    <w:qFormat/>
    <w:rsid w:val="00BA7548"/>
    <w:pPr>
      <w:keepNext/>
      <w:spacing w:after="0" w:line="240" w:lineRule="auto"/>
      <w:jc w:val="center"/>
      <w:outlineLvl w:val="3"/>
    </w:pPr>
    <w:rPr>
      <w:rFonts w:ascii="Verdana" w:eastAsia="Times New Roman" w:hAnsi="Verdana" w:cs="Verdana"/>
      <w:b/>
      <w:bCs/>
      <w:color w:val="000000"/>
      <w:sz w:val="26"/>
      <w:szCs w:val="26"/>
    </w:rPr>
  </w:style>
  <w:style w:type="paragraph" w:styleId="Heading5">
    <w:name w:val="heading 5"/>
    <w:basedOn w:val="Normal"/>
    <w:next w:val="Normal"/>
    <w:link w:val="Heading5Char"/>
    <w:qFormat/>
    <w:rsid w:val="00BA7548"/>
    <w:pPr>
      <w:keepNext/>
      <w:spacing w:after="0" w:line="240" w:lineRule="auto"/>
      <w:jc w:val="center"/>
      <w:outlineLvl w:val="4"/>
    </w:pPr>
    <w:rPr>
      <w:rFonts w:ascii="Verdana" w:eastAsia="Times New Roman" w:hAnsi="Verdana" w:cs="Verdana"/>
      <w:b/>
      <w:bCs/>
      <w:sz w:val="24"/>
      <w:szCs w:val="24"/>
    </w:rPr>
  </w:style>
  <w:style w:type="paragraph" w:styleId="Heading6">
    <w:name w:val="heading 6"/>
    <w:basedOn w:val="Normal"/>
    <w:next w:val="Normal"/>
    <w:link w:val="Heading6Char"/>
    <w:qFormat/>
    <w:rsid w:val="00BA7548"/>
    <w:pPr>
      <w:keepNext/>
      <w:spacing w:after="0" w:line="240" w:lineRule="auto"/>
      <w:outlineLvl w:val="5"/>
    </w:pPr>
    <w:rPr>
      <w:rFonts w:ascii="Arial" w:eastAsia="Times New Roman" w:hAnsi="Arial" w:cs="Arial"/>
      <w:i/>
      <w:iCs/>
      <w:sz w:val="24"/>
      <w:szCs w:val="24"/>
    </w:rPr>
  </w:style>
  <w:style w:type="paragraph" w:styleId="Heading7">
    <w:name w:val="heading 7"/>
    <w:basedOn w:val="Normal"/>
    <w:next w:val="Normal"/>
    <w:link w:val="Heading7Char"/>
    <w:qFormat/>
    <w:rsid w:val="00BA7548"/>
    <w:pPr>
      <w:keepNext/>
      <w:spacing w:after="0" w:line="240" w:lineRule="auto"/>
      <w:jc w:val="center"/>
      <w:outlineLvl w:val="6"/>
    </w:pPr>
    <w:rPr>
      <w:rFonts w:ascii="Times New Roman" w:eastAsia="Times New Roman" w:hAnsi="Times New Roman"/>
      <w:b/>
      <w:bCs/>
      <w:sz w:val="28"/>
      <w:szCs w:val="28"/>
    </w:rPr>
  </w:style>
  <w:style w:type="paragraph" w:styleId="Heading8">
    <w:name w:val="heading 8"/>
    <w:basedOn w:val="Normal"/>
    <w:next w:val="Normal"/>
    <w:link w:val="Heading8Char"/>
    <w:qFormat/>
    <w:rsid w:val="00BA7548"/>
    <w:pPr>
      <w:spacing w:before="240" w:after="60" w:line="240" w:lineRule="auto"/>
      <w:outlineLvl w:val="7"/>
    </w:pPr>
    <w:rPr>
      <w:rFonts w:ascii="Times New Roman" w:eastAsia="Times New Roman" w:hAnsi="Times New Roman"/>
      <w:i/>
      <w:iCs/>
      <w:sz w:val="24"/>
      <w:szCs w:val="24"/>
    </w:rPr>
  </w:style>
  <w:style w:type="paragraph" w:styleId="Heading9">
    <w:name w:val="heading 9"/>
    <w:basedOn w:val="Normal"/>
    <w:next w:val="Normal"/>
    <w:link w:val="Heading9Char"/>
    <w:qFormat/>
    <w:rsid w:val="00BA7548"/>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A7548"/>
    <w:rPr>
      <w:rFonts w:ascii="Times New Roman" w:eastAsia="Times New Roman" w:hAnsi="Times New Roman" w:cs="Times New Roman"/>
      <w:b/>
      <w:bCs/>
    </w:rPr>
  </w:style>
  <w:style w:type="character" w:customStyle="1" w:styleId="Heading2Char">
    <w:name w:val="Heading 2 Char"/>
    <w:link w:val="Heading2"/>
    <w:uiPriority w:val="9"/>
    <w:rsid w:val="00BA7548"/>
    <w:rPr>
      <w:rFonts w:ascii="Times New Roman" w:eastAsia="Times New Roman" w:hAnsi="Times New Roman" w:cs="Times New Roman"/>
      <w:b/>
      <w:bCs/>
      <w:sz w:val="32"/>
      <w:szCs w:val="32"/>
    </w:rPr>
  </w:style>
  <w:style w:type="character" w:customStyle="1" w:styleId="Heading3Char">
    <w:name w:val="Heading 3 Char"/>
    <w:link w:val="Heading3"/>
    <w:rsid w:val="00BA7548"/>
    <w:rPr>
      <w:rFonts w:ascii="Verdana" w:eastAsia="Times New Roman" w:hAnsi="Verdana" w:cs="Verdana"/>
      <w:b/>
      <w:bCs/>
      <w:color w:val="000000"/>
      <w:sz w:val="24"/>
      <w:szCs w:val="24"/>
    </w:rPr>
  </w:style>
  <w:style w:type="character" w:customStyle="1" w:styleId="Heading4Char">
    <w:name w:val="Heading 4 Char"/>
    <w:link w:val="Heading4"/>
    <w:uiPriority w:val="9"/>
    <w:rsid w:val="00BA7548"/>
    <w:rPr>
      <w:rFonts w:ascii="Verdana" w:eastAsia="Times New Roman" w:hAnsi="Verdana" w:cs="Verdana"/>
      <w:b/>
      <w:bCs/>
      <w:color w:val="000000"/>
      <w:sz w:val="26"/>
      <w:szCs w:val="26"/>
    </w:rPr>
  </w:style>
  <w:style w:type="character" w:customStyle="1" w:styleId="Heading5Char">
    <w:name w:val="Heading 5 Char"/>
    <w:link w:val="Heading5"/>
    <w:rsid w:val="00BA7548"/>
    <w:rPr>
      <w:rFonts w:ascii="Verdana" w:eastAsia="Times New Roman" w:hAnsi="Verdana" w:cs="Verdana"/>
      <w:b/>
      <w:bCs/>
      <w:sz w:val="24"/>
      <w:szCs w:val="24"/>
    </w:rPr>
  </w:style>
  <w:style w:type="character" w:customStyle="1" w:styleId="Heading6Char">
    <w:name w:val="Heading 6 Char"/>
    <w:link w:val="Heading6"/>
    <w:rsid w:val="00BA7548"/>
    <w:rPr>
      <w:rFonts w:ascii="Arial" w:eastAsia="Times New Roman" w:hAnsi="Arial" w:cs="Arial"/>
      <w:i/>
      <w:iCs/>
      <w:sz w:val="24"/>
      <w:szCs w:val="24"/>
    </w:rPr>
  </w:style>
  <w:style w:type="character" w:customStyle="1" w:styleId="Heading7Char">
    <w:name w:val="Heading 7 Char"/>
    <w:link w:val="Heading7"/>
    <w:rsid w:val="00BA7548"/>
    <w:rPr>
      <w:rFonts w:ascii="Times New Roman" w:eastAsia="Times New Roman" w:hAnsi="Times New Roman" w:cs="Times New Roman"/>
      <w:b/>
      <w:bCs/>
      <w:sz w:val="28"/>
      <w:szCs w:val="28"/>
    </w:rPr>
  </w:style>
  <w:style w:type="character" w:customStyle="1" w:styleId="Heading8Char">
    <w:name w:val="Heading 8 Char"/>
    <w:link w:val="Heading8"/>
    <w:rsid w:val="00BA7548"/>
    <w:rPr>
      <w:rFonts w:ascii="Times New Roman" w:eastAsia="Times New Roman" w:hAnsi="Times New Roman" w:cs="Times New Roman"/>
      <w:i/>
      <w:iCs/>
      <w:sz w:val="24"/>
      <w:szCs w:val="24"/>
    </w:rPr>
  </w:style>
  <w:style w:type="character" w:customStyle="1" w:styleId="Heading9Char">
    <w:name w:val="Heading 9 Char"/>
    <w:link w:val="Heading9"/>
    <w:rsid w:val="00BA7548"/>
    <w:rPr>
      <w:rFonts w:ascii="Arial" w:eastAsia="Times New Roman" w:hAnsi="Arial" w:cs="Arial"/>
    </w:rPr>
  </w:style>
  <w:style w:type="paragraph" w:styleId="NormalWeb">
    <w:name w:val="Normal (Web)"/>
    <w:basedOn w:val="Normal"/>
    <w:uiPriority w:val="99"/>
    <w:rsid w:val="00BA7548"/>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rsid w:val="00BA7548"/>
    <w:rPr>
      <w:color w:val="0000FF"/>
      <w:u w:val="single"/>
    </w:rPr>
  </w:style>
  <w:style w:type="paragraph" w:styleId="Subtitle">
    <w:name w:val="Subtitle"/>
    <w:basedOn w:val="Normal"/>
    <w:link w:val="SubtitleChar"/>
    <w:qFormat/>
    <w:rsid w:val="00BA7548"/>
    <w:pPr>
      <w:tabs>
        <w:tab w:val="left" w:pos="3975"/>
      </w:tabs>
      <w:spacing w:after="0" w:line="240" w:lineRule="auto"/>
      <w:jc w:val="right"/>
    </w:pPr>
    <w:rPr>
      <w:rFonts w:ascii="Times New Roman" w:eastAsia="Times New Roman" w:hAnsi="Times New Roman"/>
      <w:b/>
      <w:i/>
      <w:sz w:val="24"/>
      <w:szCs w:val="24"/>
    </w:rPr>
  </w:style>
  <w:style w:type="character" w:customStyle="1" w:styleId="SubtitleChar">
    <w:name w:val="Subtitle Char"/>
    <w:link w:val="Subtitle"/>
    <w:rsid w:val="00BA7548"/>
    <w:rPr>
      <w:rFonts w:ascii="Times New Roman" w:eastAsia="Times New Roman" w:hAnsi="Times New Roman" w:cs="Times New Roman"/>
      <w:b/>
      <w:i/>
      <w:sz w:val="24"/>
      <w:szCs w:val="24"/>
    </w:rPr>
  </w:style>
  <w:style w:type="paragraph" w:styleId="Header">
    <w:name w:val="header"/>
    <w:basedOn w:val="Normal"/>
    <w:link w:val="HeaderChar"/>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rsid w:val="00BA7548"/>
    <w:rPr>
      <w:rFonts w:ascii="Times New Roman" w:eastAsia="Times New Roman" w:hAnsi="Times New Roman" w:cs="Times New Roman"/>
      <w:sz w:val="24"/>
      <w:szCs w:val="24"/>
    </w:rPr>
  </w:style>
  <w:style w:type="character" w:styleId="PageNumber">
    <w:name w:val="page number"/>
    <w:basedOn w:val="DefaultParagraphFont"/>
    <w:rsid w:val="00BA7548"/>
  </w:style>
  <w:style w:type="paragraph" w:styleId="Footer">
    <w:name w:val="footer"/>
    <w:basedOn w:val="Normal"/>
    <w:link w:val="FooterChar"/>
    <w:uiPriority w:val="99"/>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BA7548"/>
    <w:rPr>
      <w:rFonts w:ascii="Times New Roman" w:eastAsia="Times New Roman" w:hAnsi="Times New Roman" w:cs="Times New Roman"/>
      <w:sz w:val="24"/>
      <w:szCs w:val="24"/>
    </w:rPr>
  </w:style>
  <w:style w:type="paragraph" w:styleId="BodyTextIndent">
    <w:name w:val="Body Text Indent"/>
    <w:basedOn w:val="Normal"/>
    <w:link w:val="BodyTextIndentChar"/>
    <w:rsid w:val="00BA7548"/>
    <w:pPr>
      <w:spacing w:after="0" w:line="240" w:lineRule="auto"/>
      <w:ind w:firstLine="720"/>
    </w:pPr>
    <w:rPr>
      <w:rFonts w:ascii=".VnTime" w:eastAsia="Times New Roman" w:hAnsi=".VnTime"/>
      <w:sz w:val="28"/>
      <w:szCs w:val="20"/>
    </w:rPr>
  </w:style>
  <w:style w:type="character" w:customStyle="1" w:styleId="BodyTextIndentChar">
    <w:name w:val="Body Text Indent Char"/>
    <w:link w:val="BodyTextIndent"/>
    <w:rsid w:val="00BA7548"/>
    <w:rPr>
      <w:rFonts w:ascii=".VnTime" w:eastAsia="Times New Roman" w:hAnsi=".VnTime" w:cs="Times New Roman"/>
      <w:sz w:val="28"/>
      <w:szCs w:val="20"/>
    </w:rPr>
  </w:style>
  <w:style w:type="paragraph" w:styleId="BodyText">
    <w:name w:val="Body Text"/>
    <w:basedOn w:val="Normal"/>
    <w:link w:val="BodyTextChar"/>
    <w:rsid w:val="00BA7548"/>
    <w:pPr>
      <w:spacing w:after="0" w:line="240" w:lineRule="auto"/>
      <w:jc w:val="both"/>
    </w:pPr>
    <w:rPr>
      <w:rFonts w:ascii="Arial" w:eastAsia="Times New Roman" w:hAnsi="Arial" w:cs="Arial"/>
      <w:sz w:val="24"/>
      <w:szCs w:val="24"/>
    </w:rPr>
  </w:style>
  <w:style w:type="character" w:customStyle="1" w:styleId="BodyTextChar">
    <w:name w:val="Body Text Char"/>
    <w:link w:val="BodyText"/>
    <w:rsid w:val="00BA7548"/>
    <w:rPr>
      <w:rFonts w:ascii="Arial" w:eastAsia="Times New Roman" w:hAnsi="Arial" w:cs="Arial"/>
      <w:sz w:val="24"/>
      <w:szCs w:val="24"/>
    </w:rPr>
  </w:style>
  <w:style w:type="paragraph" w:styleId="BodyTextIndent3">
    <w:name w:val="Body Text Indent 3"/>
    <w:basedOn w:val="Normal"/>
    <w:link w:val="BodyTextIndent3Char"/>
    <w:rsid w:val="00BA7548"/>
    <w:pPr>
      <w:spacing w:before="240" w:after="0" w:line="360" w:lineRule="atLeast"/>
      <w:ind w:left="900" w:hanging="333"/>
      <w:jc w:val="both"/>
    </w:pPr>
    <w:rPr>
      <w:rFonts w:ascii="Arial" w:eastAsia="Times New Roman" w:hAnsi="Arial" w:cs="Arial"/>
      <w:b/>
      <w:bCs/>
      <w:i/>
      <w:iCs/>
      <w:sz w:val="24"/>
      <w:szCs w:val="24"/>
    </w:rPr>
  </w:style>
  <w:style w:type="character" w:customStyle="1" w:styleId="BodyTextIndent3Char">
    <w:name w:val="Body Text Indent 3 Char"/>
    <w:link w:val="BodyTextIndent3"/>
    <w:rsid w:val="00BA7548"/>
    <w:rPr>
      <w:rFonts w:ascii="Arial" w:eastAsia="Times New Roman" w:hAnsi="Arial" w:cs="Arial"/>
      <w:b/>
      <w:bCs/>
      <w:i/>
      <w:iCs/>
      <w:sz w:val="24"/>
      <w:szCs w:val="24"/>
    </w:rPr>
  </w:style>
  <w:style w:type="paragraph" w:styleId="BodyTextIndent2">
    <w:name w:val="Body Text Indent 2"/>
    <w:basedOn w:val="Normal"/>
    <w:link w:val="BodyTextIndent2Char"/>
    <w:rsid w:val="00BA7548"/>
    <w:pPr>
      <w:spacing w:before="120" w:after="0" w:line="360" w:lineRule="atLeast"/>
      <w:ind w:firstLine="567"/>
      <w:jc w:val="both"/>
    </w:pPr>
    <w:rPr>
      <w:rFonts w:ascii="Arial" w:eastAsia="Times New Roman" w:hAnsi="Arial" w:cs="Arial"/>
      <w:sz w:val="24"/>
      <w:szCs w:val="24"/>
    </w:rPr>
  </w:style>
  <w:style w:type="character" w:customStyle="1" w:styleId="BodyTextIndent2Char">
    <w:name w:val="Body Text Indent 2 Char"/>
    <w:link w:val="BodyTextIndent2"/>
    <w:rsid w:val="00BA7548"/>
    <w:rPr>
      <w:rFonts w:ascii="Arial" w:eastAsia="Times New Roman" w:hAnsi="Arial" w:cs="Arial"/>
      <w:sz w:val="24"/>
      <w:szCs w:val="24"/>
    </w:rPr>
  </w:style>
  <w:style w:type="paragraph" w:styleId="BodyText3">
    <w:name w:val="Body Text 3"/>
    <w:basedOn w:val="Normal"/>
    <w:link w:val="BodyText3Char"/>
    <w:uiPriority w:val="99"/>
    <w:rsid w:val="00BA7548"/>
    <w:pPr>
      <w:spacing w:after="0" w:line="240" w:lineRule="auto"/>
      <w:jc w:val="both"/>
    </w:pPr>
    <w:rPr>
      <w:rFonts w:ascii="Times New Roman" w:eastAsia="Times New Roman" w:hAnsi="Times New Roman"/>
      <w:sz w:val="28"/>
      <w:szCs w:val="28"/>
    </w:rPr>
  </w:style>
  <w:style w:type="character" w:customStyle="1" w:styleId="BodyText3Char">
    <w:name w:val="Body Text 3 Char"/>
    <w:link w:val="BodyText3"/>
    <w:uiPriority w:val="99"/>
    <w:rsid w:val="00BA7548"/>
    <w:rPr>
      <w:rFonts w:ascii="Times New Roman" w:eastAsia="Times New Roman" w:hAnsi="Times New Roman" w:cs="Times New Roman"/>
      <w:sz w:val="28"/>
      <w:szCs w:val="28"/>
    </w:rPr>
  </w:style>
  <w:style w:type="paragraph" w:styleId="BodyText2">
    <w:name w:val="Body Text 2"/>
    <w:basedOn w:val="Normal"/>
    <w:link w:val="BodyText2Char"/>
    <w:rsid w:val="00BA7548"/>
    <w:pPr>
      <w:spacing w:after="0" w:line="240" w:lineRule="auto"/>
      <w:jc w:val="both"/>
    </w:pPr>
    <w:rPr>
      <w:rFonts w:ascii="Times New Roman" w:eastAsia="Times New Roman" w:hAnsi="Times New Roman"/>
      <w:sz w:val="26"/>
      <w:szCs w:val="26"/>
    </w:rPr>
  </w:style>
  <w:style w:type="character" w:customStyle="1" w:styleId="BodyText2Char">
    <w:name w:val="Body Text 2 Char"/>
    <w:link w:val="BodyText2"/>
    <w:rsid w:val="00BA7548"/>
    <w:rPr>
      <w:rFonts w:ascii="Times New Roman" w:eastAsia="Times New Roman" w:hAnsi="Times New Roman" w:cs="Times New Roman"/>
      <w:sz w:val="26"/>
      <w:szCs w:val="26"/>
    </w:rPr>
  </w:style>
  <w:style w:type="paragraph" w:styleId="Title">
    <w:name w:val="Title"/>
    <w:basedOn w:val="Normal"/>
    <w:link w:val="TitleChar"/>
    <w:qFormat/>
    <w:rsid w:val="00BA7548"/>
    <w:pPr>
      <w:spacing w:after="120" w:line="240" w:lineRule="auto"/>
      <w:jc w:val="center"/>
    </w:pPr>
    <w:rPr>
      <w:rFonts w:ascii="Times New Roman" w:eastAsia="Times New Roman" w:hAnsi="Times New Roman"/>
      <w:b/>
      <w:bCs/>
      <w:sz w:val="28"/>
      <w:szCs w:val="28"/>
    </w:rPr>
  </w:style>
  <w:style w:type="character" w:customStyle="1" w:styleId="TitleChar">
    <w:name w:val="Title Char"/>
    <w:link w:val="Title"/>
    <w:rsid w:val="00BA7548"/>
    <w:rPr>
      <w:rFonts w:ascii="Times New Roman" w:eastAsia="Times New Roman" w:hAnsi="Times New Roman" w:cs="Times New Roman"/>
      <w:b/>
      <w:bCs/>
      <w:sz w:val="28"/>
      <w:szCs w:val="28"/>
    </w:rPr>
  </w:style>
  <w:style w:type="table" w:styleId="TableGrid">
    <w:name w:val="Table Grid"/>
    <w:basedOn w:val="TableNormal"/>
    <w:rsid w:val="00CF28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har">
    <w:name w:val="Char"/>
    <w:basedOn w:val="Normal"/>
    <w:rsid w:val="005C4A1D"/>
    <w:pPr>
      <w:spacing w:after="160" w:line="240" w:lineRule="exact"/>
    </w:pPr>
    <w:rPr>
      <w:rFonts w:ascii="Times New Roman" w:eastAsia="Times New Roman" w:hAnsi="Times New Roman"/>
      <w:sz w:val="20"/>
      <w:szCs w:val="20"/>
      <w:lang w:val="en-AU"/>
    </w:rPr>
  </w:style>
  <w:style w:type="paragraph" w:customStyle="1" w:styleId="Blockquote">
    <w:name w:val="Blockquote"/>
    <w:basedOn w:val="Normal"/>
    <w:rsid w:val="00010047"/>
    <w:pPr>
      <w:autoSpaceDE w:val="0"/>
      <w:autoSpaceDN w:val="0"/>
      <w:spacing w:before="100" w:after="100" w:line="240" w:lineRule="auto"/>
      <w:ind w:left="360" w:right="360"/>
    </w:pPr>
    <w:rPr>
      <w:rFonts w:ascii="Times New Roman" w:eastAsia="Times New Roman" w:hAnsi="Times New Roman"/>
      <w:sz w:val="24"/>
      <w:szCs w:val="24"/>
    </w:rPr>
  </w:style>
  <w:style w:type="paragraph" w:styleId="ListParagraph">
    <w:name w:val="List Paragraph"/>
    <w:basedOn w:val="Normal"/>
    <w:uiPriority w:val="34"/>
    <w:qFormat/>
    <w:rsid w:val="009A63F5"/>
    <w:pPr>
      <w:ind w:left="720"/>
    </w:pPr>
  </w:style>
  <w:style w:type="paragraph" w:styleId="BalloonText">
    <w:name w:val="Balloon Text"/>
    <w:basedOn w:val="Normal"/>
    <w:link w:val="BalloonTextChar"/>
    <w:uiPriority w:val="99"/>
    <w:semiHidden/>
    <w:unhideWhenUsed/>
    <w:rsid w:val="009A63F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A63F5"/>
    <w:rPr>
      <w:rFonts w:ascii="Tahoma" w:hAnsi="Tahoma" w:cs="Tahoma"/>
      <w:sz w:val="16"/>
      <w:szCs w:val="16"/>
    </w:rPr>
  </w:style>
  <w:style w:type="character" w:customStyle="1" w:styleId="UnresolvedMention1">
    <w:name w:val="Unresolved Mention1"/>
    <w:uiPriority w:val="99"/>
    <w:semiHidden/>
    <w:unhideWhenUsed/>
    <w:rsid w:val="001444B9"/>
    <w:rPr>
      <w:color w:val="605E5C"/>
      <w:shd w:val="clear" w:color="auto" w:fill="E1DFDD"/>
    </w:rPr>
  </w:style>
  <w:style w:type="paragraph" w:customStyle="1" w:styleId="a">
    <w:name w:val="바탕글"/>
    <w:basedOn w:val="Normal"/>
    <w:rsid w:val="00BA7CFE"/>
    <w:pPr>
      <w:widowControl w:val="0"/>
      <w:wordWrap w:val="0"/>
      <w:autoSpaceDE w:val="0"/>
      <w:autoSpaceDN w:val="0"/>
      <w:snapToGrid w:val="0"/>
      <w:spacing w:after="0" w:line="384" w:lineRule="auto"/>
      <w:jc w:val="both"/>
    </w:pPr>
    <w:rPr>
      <w:rFonts w:ascii="Times New Roman" w:eastAsia="맑은 고딕" w:hAnsi="Times New Roman"/>
      <w:color w:val="000000"/>
      <w:sz w:val="20"/>
      <w:szCs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272"/>
    <w:pPr>
      <w:spacing w:after="200" w:line="276" w:lineRule="auto"/>
    </w:pPr>
    <w:rPr>
      <w:sz w:val="22"/>
      <w:szCs w:val="22"/>
    </w:rPr>
  </w:style>
  <w:style w:type="paragraph" w:styleId="Heading1">
    <w:name w:val="heading 1"/>
    <w:basedOn w:val="Normal"/>
    <w:next w:val="Normal"/>
    <w:link w:val="Heading1Char"/>
    <w:qFormat/>
    <w:rsid w:val="00BA7548"/>
    <w:pPr>
      <w:keepNext/>
      <w:spacing w:after="0" w:line="240" w:lineRule="auto"/>
      <w:outlineLvl w:val="0"/>
    </w:pPr>
    <w:rPr>
      <w:rFonts w:ascii="Times New Roman" w:eastAsia="Times New Roman" w:hAnsi="Times New Roman"/>
      <w:b/>
      <w:bCs/>
    </w:rPr>
  </w:style>
  <w:style w:type="paragraph" w:styleId="Heading2">
    <w:name w:val="heading 2"/>
    <w:basedOn w:val="Normal"/>
    <w:next w:val="Normal"/>
    <w:link w:val="Heading2Char"/>
    <w:uiPriority w:val="9"/>
    <w:qFormat/>
    <w:rsid w:val="00BA7548"/>
    <w:pPr>
      <w:keepNext/>
      <w:spacing w:after="0" w:line="240" w:lineRule="auto"/>
      <w:outlineLvl w:val="1"/>
    </w:pPr>
    <w:rPr>
      <w:rFonts w:ascii="Times New Roman" w:eastAsia="Times New Roman" w:hAnsi="Times New Roman"/>
      <w:b/>
      <w:bCs/>
      <w:sz w:val="32"/>
      <w:szCs w:val="32"/>
    </w:rPr>
  </w:style>
  <w:style w:type="paragraph" w:styleId="Heading3">
    <w:name w:val="heading 3"/>
    <w:basedOn w:val="Normal"/>
    <w:next w:val="Normal"/>
    <w:link w:val="Heading3Char"/>
    <w:qFormat/>
    <w:rsid w:val="00BA7548"/>
    <w:pPr>
      <w:keepNext/>
      <w:spacing w:after="0" w:line="240" w:lineRule="auto"/>
      <w:jc w:val="center"/>
      <w:outlineLvl w:val="2"/>
    </w:pPr>
    <w:rPr>
      <w:rFonts w:ascii="Verdana" w:eastAsia="Times New Roman" w:hAnsi="Verdana" w:cs="Verdana"/>
      <w:b/>
      <w:bCs/>
      <w:color w:val="000000"/>
      <w:sz w:val="24"/>
      <w:szCs w:val="24"/>
    </w:rPr>
  </w:style>
  <w:style w:type="paragraph" w:styleId="Heading4">
    <w:name w:val="heading 4"/>
    <w:basedOn w:val="Normal"/>
    <w:next w:val="Normal"/>
    <w:link w:val="Heading4Char"/>
    <w:uiPriority w:val="9"/>
    <w:qFormat/>
    <w:rsid w:val="00BA7548"/>
    <w:pPr>
      <w:keepNext/>
      <w:spacing w:after="0" w:line="240" w:lineRule="auto"/>
      <w:jc w:val="center"/>
      <w:outlineLvl w:val="3"/>
    </w:pPr>
    <w:rPr>
      <w:rFonts w:ascii="Verdana" w:eastAsia="Times New Roman" w:hAnsi="Verdana" w:cs="Verdana"/>
      <w:b/>
      <w:bCs/>
      <w:color w:val="000000"/>
      <w:sz w:val="26"/>
      <w:szCs w:val="26"/>
    </w:rPr>
  </w:style>
  <w:style w:type="paragraph" w:styleId="Heading5">
    <w:name w:val="heading 5"/>
    <w:basedOn w:val="Normal"/>
    <w:next w:val="Normal"/>
    <w:link w:val="Heading5Char"/>
    <w:qFormat/>
    <w:rsid w:val="00BA7548"/>
    <w:pPr>
      <w:keepNext/>
      <w:spacing w:after="0" w:line="240" w:lineRule="auto"/>
      <w:jc w:val="center"/>
      <w:outlineLvl w:val="4"/>
    </w:pPr>
    <w:rPr>
      <w:rFonts w:ascii="Verdana" w:eastAsia="Times New Roman" w:hAnsi="Verdana" w:cs="Verdana"/>
      <w:b/>
      <w:bCs/>
      <w:sz w:val="24"/>
      <w:szCs w:val="24"/>
    </w:rPr>
  </w:style>
  <w:style w:type="paragraph" w:styleId="Heading6">
    <w:name w:val="heading 6"/>
    <w:basedOn w:val="Normal"/>
    <w:next w:val="Normal"/>
    <w:link w:val="Heading6Char"/>
    <w:qFormat/>
    <w:rsid w:val="00BA7548"/>
    <w:pPr>
      <w:keepNext/>
      <w:spacing w:after="0" w:line="240" w:lineRule="auto"/>
      <w:outlineLvl w:val="5"/>
    </w:pPr>
    <w:rPr>
      <w:rFonts w:ascii="Arial" w:eastAsia="Times New Roman" w:hAnsi="Arial" w:cs="Arial"/>
      <w:i/>
      <w:iCs/>
      <w:sz w:val="24"/>
      <w:szCs w:val="24"/>
    </w:rPr>
  </w:style>
  <w:style w:type="paragraph" w:styleId="Heading7">
    <w:name w:val="heading 7"/>
    <w:basedOn w:val="Normal"/>
    <w:next w:val="Normal"/>
    <w:link w:val="Heading7Char"/>
    <w:qFormat/>
    <w:rsid w:val="00BA7548"/>
    <w:pPr>
      <w:keepNext/>
      <w:spacing w:after="0" w:line="240" w:lineRule="auto"/>
      <w:jc w:val="center"/>
      <w:outlineLvl w:val="6"/>
    </w:pPr>
    <w:rPr>
      <w:rFonts w:ascii="Times New Roman" w:eastAsia="Times New Roman" w:hAnsi="Times New Roman"/>
      <w:b/>
      <w:bCs/>
      <w:sz w:val="28"/>
      <w:szCs w:val="28"/>
    </w:rPr>
  </w:style>
  <w:style w:type="paragraph" w:styleId="Heading8">
    <w:name w:val="heading 8"/>
    <w:basedOn w:val="Normal"/>
    <w:next w:val="Normal"/>
    <w:link w:val="Heading8Char"/>
    <w:qFormat/>
    <w:rsid w:val="00BA7548"/>
    <w:pPr>
      <w:spacing w:before="240" w:after="60" w:line="240" w:lineRule="auto"/>
      <w:outlineLvl w:val="7"/>
    </w:pPr>
    <w:rPr>
      <w:rFonts w:ascii="Times New Roman" w:eastAsia="Times New Roman" w:hAnsi="Times New Roman"/>
      <w:i/>
      <w:iCs/>
      <w:sz w:val="24"/>
      <w:szCs w:val="24"/>
    </w:rPr>
  </w:style>
  <w:style w:type="paragraph" w:styleId="Heading9">
    <w:name w:val="heading 9"/>
    <w:basedOn w:val="Normal"/>
    <w:next w:val="Normal"/>
    <w:link w:val="Heading9Char"/>
    <w:qFormat/>
    <w:rsid w:val="00BA7548"/>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A7548"/>
    <w:rPr>
      <w:rFonts w:ascii="Times New Roman" w:eastAsia="Times New Roman" w:hAnsi="Times New Roman" w:cs="Times New Roman"/>
      <w:b/>
      <w:bCs/>
    </w:rPr>
  </w:style>
  <w:style w:type="character" w:customStyle="1" w:styleId="Heading2Char">
    <w:name w:val="Heading 2 Char"/>
    <w:link w:val="Heading2"/>
    <w:uiPriority w:val="9"/>
    <w:rsid w:val="00BA7548"/>
    <w:rPr>
      <w:rFonts w:ascii="Times New Roman" w:eastAsia="Times New Roman" w:hAnsi="Times New Roman" w:cs="Times New Roman"/>
      <w:b/>
      <w:bCs/>
      <w:sz w:val="32"/>
      <w:szCs w:val="32"/>
    </w:rPr>
  </w:style>
  <w:style w:type="character" w:customStyle="1" w:styleId="Heading3Char">
    <w:name w:val="Heading 3 Char"/>
    <w:link w:val="Heading3"/>
    <w:rsid w:val="00BA7548"/>
    <w:rPr>
      <w:rFonts w:ascii="Verdana" w:eastAsia="Times New Roman" w:hAnsi="Verdana" w:cs="Verdana"/>
      <w:b/>
      <w:bCs/>
      <w:color w:val="000000"/>
      <w:sz w:val="24"/>
      <w:szCs w:val="24"/>
    </w:rPr>
  </w:style>
  <w:style w:type="character" w:customStyle="1" w:styleId="Heading4Char">
    <w:name w:val="Heading 4 Char"/>
    <w:link w:val="Heading4"/>
    <w:uiPriority w:val="9"/>
    <w:rsid w:val="00BA7548"/>
    <w:rPr>
      <w:rFonts w:ascii="Verdana" w:eastAsia="Times New Roman" w:hAnsi="Verdana" w:cs="Verdana"/>
      <w:b/>
      <w:bCs/>
      <w:color w:val="000000"/>
      <w:sz w:val="26"/>
      <w:szCs w:val="26"/>
    </w:rPr>
  </w:style>
  <w:style w:type="character" w:customStyle="1" w:styleId="Heading5Char">
    <w:name w:val="Heading 5 Char"/>
    <w:link w:val="Heading5"/>
    <w:rsid w:val="00BA7548"/>
    <w:rPr>
      <w:rFonts w:ascii="Verdana" w:eastAsia="Times New Roman" w:hAnsi="Verdana" w:cs="Verdana"/>
      <w:b/>
      <w:bCs/>
      <w:sz w:val="24"/>
      <w:szCs w:val="24"/>
    </w:rPr>
  </w:style>
  <w:style w:type="character" w:customStyle="1" w:styleId="Heading6Char">
    <w:name w:val="Heading 6 Char"/>
    <w:link w:val="Heading6"/>
    <w:rsid w:val="00BA7548"/>
    <w:rPr>
      <w:rFonts w:ascii="Arial" w:eastAsia="Times New Roman" w:hAnsi="Arial" w:cs="Arial"/>
      <w:i/>
      <w:iCs/>
      <w:sz w:val="24"/>
      <w:szCs w:val="24"/>
    </w:rPr>
  </w:style>
  <w:style w:type="character" w:customStyle="1" w:styleId="Heading7Char">
    <w:name w:val="Heading 7 Char"/>
    <w:link w:val="Heading7"/>
    <w:rsid w:val="00BA7548"/>
    <w:rPr>
      <w:rFonts w:ascii="Times New Roman" w:eastAsia="Times New Roman" w:hAnsi="Times New Roman" w:cs="Times New Roman"/>
      <w:b/>
      <w:bCs/>
      <w:sz w:val="28"/>
      <w:szCs w:val="28"/>
    </w:rPr>
  </w:style>
  <w:style w:type="character" w:customStyle="1" w:styleId="Heading8Char">
    <w:name w:val="Heading 8 Char"/>
    <w:link w:val="Heading8"/>
    <w:rsid w:val="00BA7548"/>
    <w:rPr>
      <w:rFonts w:ascii="Times New Roman" w:eastAsia="Times New Roman" w:hAnsi="Times New Roman" w:cs="Times New Roman"/>
      <w:i/>
      <w:iCs/>
      <w:sz w:val="24"/>
      <w:szCs w:val="24"/>
    </w:rPr>
  </w:style>
  <w:style w:type="character" w:customStyle="1" w:styleId="Heading9Char">
    <w:name w:val="Heading 9 Char"/>
    <w:link w:val="Heading9"/>
    <w:rsid w:val="00BA7548"/>
    <w:rPr>
      <w:rFonts w:ascii="Arial" w:eastAsia="Times New Roman" w:hAnsi="Arial" w:cs="Arial"/>
    </w:rPr>
  </w:style>
  <w:style w:type="paragraph" w:styleId="NormalWeb">
    <w:name w:val="Normal (Web)"/>
    <w:basedOn w:val="Normal"/>
    <w:uiPriority w:val="99"/>
    <w:rsid w:val="00BA7548"/>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rsid w:val="00BA7548"/>
    <w:rPr>
      <w:color w:val="0000FF"/>
      <w:u w:val="single"/>
    </w:rPr>
  </w:style>
  <w:style w:type="paragraph" w:styleId="Subtitle">
    <w:name w:val="Subtitle"/>
    <w:basedOn w:val="Normal"/>
    <w:link w:val="SubtitleChar"/>
    <w:qFormat/>
    <w:rsid w:val="00BA7548"/>
    <w:pPr>
      <w:tabs>
        <w:tab w:val="left" w:pos="3975"/>
      </w:tabs>
      <w:spacing w:after="0" w:line="240" w:lineRule="auto"/>
      <w:jc w:val="right"/>
    </w:pPr>
    <w:rPr>
      <w:rFonts w:ascii="Times New Roman" w:eastAsia="Times New Roman" w:hAnsi="Times New Roman"/>
      <w:b/>
      <w:i/>
      <w:sz w:val="24"/>
      <w:szCs w:val="24"/>
    </w:rPr>
  </w:style>
  <w:style w:type="character" w:customStyle="1" w:styleId="SubtitleChar">
    <w:name w:val="Subtitle Char"/>
    <w:link w:val="Subtitle"/>
    <w:rsid w:val="00BA7548"/>
    <w:rPr>
      <w:rFonts w:ascii="Times New Roman" w:eastAsia="Times New Roman" w:hAnsi="Times New Roman" w:cs="Times New Roman"/>
      <w:b/>
      <w:i/>
      <w:sz w:val="24"/>
      <w:szCs w:val="24"/>
    </w:rPr>
  </w:style>
  <w:style w:type="paragraph" w:styleId="Header">
    <w:name w:val="header"/>
    <w:basedOn w:val="Normal"/>
    <w:link w:val="HeaderChar"/>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rsid w:val="00BA7548"/>
    <w:rPr>
      <w:rFonts w:ascii="Times New Roman" w:eastAsia="Times New Roman" w:hAnsi="Times New Roman" w:cs="Times New Roman"/>
      <w:sz w:val="24"/>
      <w:szCs w:val="24"/>
    </w:rPr>
  </w:style>
  <w:style w:type="character" w:styleId="PageNumber">
    <w:name w:val="page number"/>
    <w:basedOn w:val="DefaultParagraphFont"/>
    <w:rsid w:val="00BA7548"/>
  </w:style>
  <w:style w:type="paragraph" w:styleId="Footer">
    <w:name w:val="footer"/>
    <w:basedOn w:val="Normal"/>
    <w:link w:val="FooterChar"/>
    <w:uiPriority w:val="99"/>
    <w:rsid w:val="00BA7548"/>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BA7548"/>
    <w:rPr>
      <w:rFonts w:ascii="Times New Roman" w:eastAsia="Times New Roman" w:hAnsi="Times New Roman" w:cs="Times New Roman"/>
      <w:sz w:val="24"/>
      <w:szCs w:val="24"/>
    </w:rPr>
  </w:style>
  <w:style w:type="paragraph" w:styleId="BodyTextIndent">
    <w:name w:val="Body Text Indent"/>
    <w:basedOn w:val="Normal"/>
    <w:link w:val="BodyTextIndentChar"/>
    <w:rsid w:val="00BA7548"/>
    <w:pPr>
      <w:spacing w:after="0" w:line="240" w:lineRule="auto"/>
      <w:ind w:firstLine="720"/>
    </w:pPr>
    <w:rPr>
      <w:rFonts w:ascii=".VnTime" w:eastAsia="Times New Roman" w:hAnsi=".VnTime"/>
      <w:sz w:val="28"/>
      <w:szCs w:val="20"/>
    </w:rPr>
  </w:style>
  <w:style w:type="character" w:customStyle="1" w:styleId="BodyTextIndentChar">
    <w:name w:val="Body Text Indent Char"/>
    <w:link w:val="BodyTextIndent"/>
    <w:rsid w:val="00BA7548"/>
    <w:rPr>
      <w:rFonts w:ascii=".VnTime" w:eastAsia="Times New Roman" w:hAnsi=".VnTime" w:cs="Times New Roman"/>
      <w:sz w:val="28"/>
      <w:szCs w:val="20"/>
    </w:rPr>
  </w:style>
  <w:style w:type="paragraph" w:styleId="BodyText">
    <w:name w:val="Body Text"/>
    <w:basedOn w:val="Normal"/>
    <w:link w:val="BodyTextChar"/>
    <w:rsid w:val="00BA7548"/>
    <w:pPr>
      <w:spacing w:after="0" w:line="240" w:lineRule="auto"/>
      <w:jc w:val="both"/>
    </w:pPr>
    <w:rPr>
      <w:rFonts w:ascii="Arial" w:eastAsia="Times New Roman" w:hAnsi="Arial" w:cs="Arial"/>
      <w:sz w:val="24"/>
      <w:szCs w:val="24"/>
    </w:rPr>
  </w:style>
  <w:style w:type="character" w:customStyle="1" w:styleId="BodyTextChar">
    <w:name w:val="Body Text Char"/>
    <w:link w:val="BodyText"/>
    <w:rsid w:val="00BA7548"/>
    <w:rPr>
      <w:rFonts w:ascii="Arial" w:eastAsia="Times New Roman" w:hAnsi="Arial" w:cs="Arial"/>
      <w:sz w:val="24"/>
      <w:szCs w:val="24"/>
    </w:rPr>
  </w:style>
  <w:style w:type="paragraph" w:styleId="BodyTextIndent3">
    <w:name w:val="Body Text Indent 3"/>
    <w:basedOn w:val="Normal"/>
    <w:link w:val="BodyTextIndent3Char"/>
    <w:rsid w:val="00BA7548"/>
    <w:pPr>
      <w:spacing w:before="240" w:after="0" w:line="360" w:lineRule="atLeast"/>
      <w:ind w:left="900" w:hanging="333"/>
      <w:jc w:val="both"/>
    </w:pPr>
    <w:rPr>
      <w:rFonts w:ascii="Arial" w:eastAsia="Times New Roman" w:hAnsi="Arial" w:cs="Arial"/>
      <w:b/>
      <w:bCs/>
      <w:i/>
      <w:iCs/>
      <w:sz w:val="24"/>
      <w:szCs w:val="24"/>
    </w:rPr>
  </w:style>
  <w:style w:type="character" w:customStyle="1" w:styleId="BodyTextIndent3Char">
    <w:name w:val="Body Text Indent 3 Char"/>
    <w:link w:val="BodyTextIndent3"/>
    <w:rsid w:val="00BA7548"/>
    <w:rPr>
      <w:rFonts w:ascii="Arial" w:eastAsia="Times New Roman" w:hAnsi="Arial" w:cs="Arial"/>
      <w:b/>
      <w:bCs/>
      <w:i/>
      <w:iCs/>
      <w:sz w:val="24"/>
      <w:szCs w:val="24"/>
    </w:rPr>
  </w:style>
  <w:style w:type="paragraph" w:styleId="BodyTextIndent2">
    <w:name w:val="Body Text Indent 2"/>
    <w:basedOn w:val="Normal"/>
    <w:link w:val="BodyTextIndent2Char"/>
    <w:rsid w:val="00BA7548"/>
    <w:pPr>
      <w:spacing w:before="120" w:after="0" w:line="360" w:lineRule="atLeast"/>
      <w:ind w:firstLine="567"/>
      <w:jc w:val="both"/>
    </w:pPr>
    <w:rPr>
      <w:rFonts w:ascii="Arial" w:eastAsia="Times New Roman" w:hAnsi="Arial" w:cs="Arial"/>
      <w:sz w:val="24"/>
      <w:szCs w:val="24"/>
    </w:rPr>
  </w:style>
  <w:style w:type="character" w:customStyle="1" w:styleId="BodyTextIndent2Char">
    <w:name w:val="Body Text Indent 2 Char"/>
    <w:link w:val="BodyTextIndent2"/>
    <w:rsid w:val="00BA7548"/>
    <w:rPr>
      <w:rFonts w:ascii="Arial" w:eastAsia="Times New Roman" w:hAnsi="Arial" w:cs="Arial"/>
      <w:sz w:val="24"/>
      <w:szCs w:val="24"/>
    </w:rPr>
  </w:style>
  <w:style w:type="paragraph" w:styleId="BodyText3">
    <w:name w:val="Body Text 3"/>
    <w:basedOn w:val="Normal"/>
    <w:link w:val="BodyText3Char"/>
    <w:uiPriority w:val="99"/>
    <w:rsid w:val="00BA7548"/>
    <w:pPr>
      <w:spacing w:after="0" w:line="240" w:lineRule="auto"/>
      <w:jc w:val="both"/>
    </w:pPr>
    <w:rPr>
      <w:rFonts w:ascii="Times New Roman" w:eastAsia="Times New Roman" w:hAnsi="Times New Roman"/>
      <w:sz w:val="28"/>
      <w:szCs w:val="28"/>
    </w:rPr>
  </w:style>
  <w:style w:type="character" w:customStyle="1" w:styleId="BodyText3Char">
    <w:name w:val="Body Text 3 Char"/>
    <w:link w:val="BodyText3"/>
    <w:uiPriority w:val="99"/>
    <w:rsid w:val="00BA7548"/>
    <w:rPr>
      <w:rFonts w:ascii="Times New Roman" w:eastAsia="Times New Roman" w:hAnsi="Times New Roman" w:cs="Times New Roman"/>
      <w:sz w:val="28"/>
      <w:szCs w:val="28"/>
    </w:rPr>
  </w:style>
  <w:style w:type="paragraph" w:styleId="BodyText2">
    <w:name w:val="Body Text 2"/>
    <w:basedOn w:val="Normal"/>
    <w:link w:val="BodyText2Char"/>
    <w:rsid w:val="00BA7548"/>
    <w:pPr>
      <w:spacing w:after="0" w:line="240" w:lineRule="auto"/>
      <w:jc w:val="both"/>
    </w:pPr>
    <w:rPr>
      <w:rFonts w:ascii="Times New Roman" w:eastAsia="Times New Roman" w:hAnsi="Times New Roman"/>
      <w:sz w:val="26"/>
      <w:szCs w:val="26"/>
    </w:rPr>
  </w:style>
  <w:style w:type="character" w:customStyle="1" w:styleId="BodyText2Char">
    <w:name w:val="Body Text 2 Char"/>
    <w:link w:val="BodyText2"/>
    <w:rsid w:val="00BA7548"/>
    <w:rPr>
      <w:rFonts w:ascii="Times New Roman" w:eastAsia="Times New Roman" w:hAnsi="Times New Roman" w:cs="Times New Roman"/>
      <w:sz w:val="26"/>
      <w:szCs w:val="26"/>
    </w:rPr>
  </w:style>
  <w:style w:type="paragraph" w:styleId="Title">
    <w:name w:val="Title"/>
    <w:basedOn w:val="Normal"/>
    <w:link w:val="TitleChar"/>
    <w:qFormat/>
    <w:rsid w:val="00BA7548"/>
    <w:pPr>
      <w:spacing w:after="120" w:line="240" w:lineRule="auto"/>
      <w:jc w:val="center"/>
    </w:pPr>
    <w:rPr>
      <w:rFonts w:ascii="Times New Roman" w:eastAsia="Times New Roman" w:hAnsi="Times New Roman"/>
      <w:b/>
      <w:bCs/>
      <w:sz w:val="28"/>
      <w:szCs w:val="28"/>
    </w:rPr>
  </w:style>
  <w:style w:type="character" w:customStyle="1" w:styleId="TitleChar">
    <w:name w:val="Title Char"/>
    <w:link w:val="Title"/>
    <w:rsid w:val="00BA7548"/>
    <w:rPr>
      <w:rFonts w:ascii="Times New Roman" w:eastAsia="Times New Roman" w:hAnsi="Times New Roman" w:cs="Times New Roman"/>
      <w:b/>
      <w:bCs/>
      <w:sz w:val="28"/>
      <w:szCs w:val="28"/>
    </w:rPr>
  </w:style>
  <w:style w:type="table" w:styleId="TableGrid">
    <w:name w:val="Table Grid"/>
    <w:basedOn w:val="TableNormal"/>
    <w:rsid w:val="00CF28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har">
    <w:name w:val="Char"/>
    <w:basedOn w:val="Normal"/>
    <w:rsid w:val="005C4A1D"/>
    <w:pPr>
      <w:spacing w:after="160" w:line="240" w:lineRule="exact"/>
    </w:pPr>
    <w:rPr>
      <w:rFonts w:ascii="Times New Roman" w:eastAsia="Times New Roman" w:hAnsi="Times New Roman"/>
      <w:sz w:val="20"/>
      <w:szCs w:val="20"/>
      <w:lang w:val="en-AU"/>
    </w:rPr>
  </w:style>
  <w:style w:type="paragraph" w:customStyle="1" w:styleId="Blockquote">
    <w:name w:val="Blockquote"/>
    <w:basedOn w:val="Normal"/>
    <w:rsid w:val="00010047"/>
    <w:pPr>
      <w:autoSpaceDE w:val="0"/>
      <w:autoSpaceDN w:val="0"/>
      <w:spacing w:before="100" w:after="100" w:line="240" w:lineRule="auto"/>
      <w:ind w:left="360" w:right="360"/>
    </w:pPr>
    <w:rPr>
      <w:rFonts w:ascii="Times New Roman" w:eastAsia="Times New Roman" w:hAnsi="Times New Roman"/>
      <w:sz w:val="24"/>
      <w:szCs w:val="24"/>
    </w:rPr>
  </w:style>
  <w:style w:type="paragraph" w:styleId="ListParagraph">
    <w:name w:val="List Paragraph"/>
    <w:basedOn w:val="Normal"/>
    <w:uiPriority w:val="34"/>
    <w:qFormat/>
    <w:rsid w:val="009A63F5"/>
    <w:pPr>
      <w:ind w:left="720"/>
    </w:pPr>
  </w:style>
  <w:style w:type="paragraph" w:styleId="BalloonText">
    <w:name w:val="Balloon Text"/>
    <w:basedOn w:val="Normal"/>
    <w:link w:val="BalloonTextChar"/>
    <w:uiPriority w:val="99"/>
    <w:semiHidden/>
    <w:unhideWhenUsed/>
    <w:rsid w:val="009A63F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A63F5"/>
    <w:rPr>
      <w:rFonts w:ascii="Tahoma" w:hAnsi="Tahoma" w:cs="Tahoma"/>
      <w:sz w:val="16"/>
      <w:szCs w:val="16"/>
    </w:rPr>
  </w:style>
  <w:style w:type="character" w:customStyle="1" w:styleId="UnresolvedMention1">
    <w:name w:val="Unresolved Mention1"/>
    <w:uiPriority w:val="99"/>
    <w:semiHidden/>
    <w:unhideWhenUsed/>
    <w:rsid w:val="001444B9"/>
    <w:rPr>
      <w:color w:val="605E5C"/>
      <w:shd w:val="clear" w:color="auto" w:fill="E1DFDD"/>
    </w:rPr>
  </w:style>
  <w:style w:type="paragraph" w:customStyle="1" w:styleId="a">
    <w:name w:val="바탕글"/>
    <w:basedOn w:val="Normal"/>
    <w:rsid w:val="00BA7CFE"/>
    <w:pPr>
      <w:widowControl w:val="0"/>
      <w:wordWrap w:val="0"/>
      <w:autoSpaceDE w:val="0"/>
      <w:autoSpaceDN w:val="0"/>
      <w:snapToGrid w:val="0"/>
      <w:spacing w:after="0" w:line="384" w:lineRule="auto"/>
      <w:jc w:val="both"/>
    </w:pPr>
    <w:rPr>
      <w:rFonts w:ascii="Times New Roman" w:eastAsia="맑은 고딕" w:hAnsi="Times New Roman"/>
      <w:color w:val="000000"/>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60828">
      <w:bodyDiv w:val="1"/>
      <w:marLeft w:val="0"/>
      <w:marRight w:val="0"/>
      <w:marTop w:val="0"/>
      <w:marBottom w:val="0"/>
      <w:divBdr>
        <w:top w:val="none" w:sz="0" w:space="0" w:color="auto"/>
        <w:left w:val="none" w:sz="0" w:space="0" w:color="auto"/>
        <w:bottom w:val="none" w:sz="0" w:space="0" w:color="auto"/>
        <w:right w:val="none" w:sz="0" w:space="0" w:color="auto"/>
      </w:divBdr>
    </w:div>
    <w:div w:id="49690591">
      <w:bodyDiv w:val="1"/>
      <w:marLeft w:val="0"/>
      <w:marRight w:val="0"/>
      <w:marTop w:val="0"/>
      <w:marBottom w:val="0"/>
      <w:divBdr>
        <w:top w:val="none" w:sz="0" w:space="0" w:color="auto"/>
        <w:left w:val="none" w:sz="0" w:space="0" w:color="auto"/>
        <w:bottom w:val="none" w:sz="0" w:space="0" w:color="auto"/>
        <w:right w:val="none" w:sz="0" w:space="0" w:color="auto"/>
      </w:divBdr>
    </w:div>
    <w:div w:id="72821011">
      <w:bodyDiv w:val="1"/>
      <w:marLeft w:val="0"/>
      <w:marRight w:val="0"/>
      <w:marTop w:val="0"/>
      <w:marBottom w:val="0"/>
      <w:divBdr>
        <w:top w:val="none" w:sz="0" w:space="0" w:color="auto"/>
        <w:left w:val="none" w:sz="0" w:space="0" w:color="auto"/>
        <w:bottom w:val="none" w:sz="0" w:space="0" w:color="auto"/>
        <w:right w:val="none" w:sz="0" w:space="0" w:color="auto"/>
      </w:divBdr>
    </w:div>
    <w:div w:id="113208807">
      <w:bodyDiv w:val="1"/>
      <w:marLeft w:val="0"/>
      <w:marRight w:val="0"/>
      <w:marTop w:val="0"/>
      <w:marBottom w:val="0"/>
      <w:divBdr>
        <w:top w:val="none" w:sz="0" w:space="0" w:color="auto"/>
        <w:left w:val="none" w:sz="0" w:space="0" w:color="auto"/>
        <w:bottom w:val="none" w:sz="0" w:space="0" w:color="auto"/>
        <w:right w:val="none" w:sz="0" w:space="0" w:color="auto"/>
      </w:divBdr>
    </w:div>
    <w:div w:id="176892926">
      <w:bodyDiv w:val="1"/>
      <w:marLeft w:val="0"/>
      <w:marRight w:val="0"/>
      <w:marTop w:val="0"/>
      <w:marBottom w:val="0"/>
      <w:divBdr>
        <w:top w:val="none" w:sz="0" w:space="0" w:color="auto"/>
        <w:left w:val="none" w:sz="0" w:space="0" w:color="auto"/>
        <w:bottom w:val="none" w:sz="0" w:space="0" w:color="auto"/>
        <w:right w:val="none" w:sz="0" w:space="0" w:color="auto"/>
      </w:divBdr>
    </w:div>
    <w:div w:id="343173862">
      <w:bodyDiv w:val="1"/>
      <w:marLeft w:val="0"/>
      <w:marRight w:val="0"/>
      <w:marTop w:val="0"/>
      <w:marBottom w:val="0"/>
      <w:divBdr>
        <w:top w:val="none" w:sz="0" w:space="0" w:color="auto"/>
        <w:left w:val="none" w:sz="0" w:space="0" w:color="auto"/>
        <w:bottom w:val="none" w:sz="0" w:space="0" w:color="auto"/>
        <w:right w:val="none" w:sz="0" w:space="0" w:color="auto"/>
      </w:divBdr>
    </w:div>
    <w:div w:id="359743835">
      <w:bodyDiv w:val="1"/>
      <w:marLeft w:val="0"/>
      <w:marRight w:val="0"/>
      <w:marTop w:val="0"/>
      <w:marBottom w:val="0"/>
      <w:divBdr>
        <w:top w:val="none" w:sz="0" w:space="0" w:color="auto"/>
        <w:left w:val="none" w:sz="0" w:space="0" w:color="auto"/>
        <w:bottom w:val="none" w:sz="0" w:space="0" w:color="auto"/>
        <w:right w:val="none" w:sz="0" w:space="0" w:color="auto"/>
      </w:divBdr>
    </w:div>
    <w:div w:id="362756399">
      <w:bodyDiv w:val="1"/>
      <w:marLeft w:val="0"/>
      <w:marRight w:val="0"/>
      <w:marTop w:val="0"/>
      <w:marBottom w:val="0"/>
      <w:divBdr>
        <w:top w:val="none" w:sz="0" w:space="0" w:color="auto"/>
        <w:left w:val="none" w:sz="0" w:space="0" w:color="auto"/>
        <w:bottom w:val="none" w:sz="0" w:space="0" w:color="auto"/>
        <w:right w:val="none" w:sz="0" w:space="0" w:color="auto"/>
      </w:divBdr>
    </w:div>
    <w:div w:id="364793281">
      <w:bodyDiv w:val="1"/>
      <w:marLeft w:val="0"/>
      <w:marRight w:val="0"/>
      <w:marTop w:val="0"/>
      <w:marBottom w:val="0"/>
      <w:divBdr>
        <w:top w:val="none" w:sz="0" w:space="0" w:color="auto"/>
        <w:left w:val="none" w:sz="0" w:space="0" w:color="auto"/>
        <w:bottom w:val="none" w:sz="0" w:space="0" w:color="auto"/>
        <w:right w:val="none" w:sz="0" w:space="0" w:color="auto"/>
      </w:divBdr>
    </w:div>
    <w:div w:id="437138149">
      <w:bodyDiv w:val="1"/>
      <w:marLeft w:val="0"/>
      <w:marRight w:val="0"/>
      <w:marTop w:val="0"/>
      <w:marBottom w:val="0"/>
      <w:divBdr>
        <w:top w:val="none" w:sz="0" w:space="0" w:color="auto"/>
        <w:left w:val="none" w:sz="0" w:space="0" w:color="auto"/>
        <w:bottom w:val="none" w:sz="0" w:space="0" w:color="auto"/>
        <w:right w:val="none" w:sz="0" w:space="0" w:color="auto"/>
      </w:divBdr>
      <w:divsChild>
        <w:div w:id="1755542400">
          <w:marLeft w:val="0"/>
          <w:marRight w:val="0"/>
          <w:marTop w:val="13"/>
          <w:marBottom w:val="160"/>
          <w:divBdr>
            <w:top w:val="none" w:sz="0" w:space="0" w:color="auto"/>
            <w:left w:val="none" w:sz="0" w:space="0" w:color="auto"/>
            <w:bottom w:val="none" w:sz="0" w:space="0" w:color="auto"/>
            <w:right w:val="none" w:sz="0" w:space="0" w:color="auto"/>
          </w:divBdr>
        </w:div>
      </w:divsChild>
    </w:div>
    <w:div w:id="439027973">
      <w:bodyDiv w:val="1"/>
      <w:marLeft w:val="0"/>
      <w:marRight w:val="0"/>
      <w:marTop w:val="0"/>
      <w:marBottom w:val="0"/>
      <w:divBdr>
        <w:top w:val="none" w:sz="0" w:space="0" w:color="auto"/>
        <w:left w:val="none" w:sz="0" w:space="0" w:color="auto"/>
        <w:bottom w:val="none" w:sz="0" w:space="0" w:color="auto"/>
        <w:right w:val="none" w:sz="0" w:space="0" w:color="auto"/>
      </w:divBdr>
    </w:div>
    <w:div w:id="489951511">
      <w:bodyDiv w:val="1"/>
      <w:marLeft w:val="0"/>
      <w:marRight w:val="0"/>
      <w:marTop w:val="0"/>
      <w:marBottom w:val="0"/>
      <w:divBdr>
        <w:top w:val="none" w:sz="0" w:space="0" w:color="auto"/>
        <w:left w:val="none" w:sz="0" w:space="0" w:color="auto"/>
        <w:bottom w:val="none" w:sz="0" w:space="0" w:color="auto"/>
        <w:right w:val="none" w:sz="0" w:space="0" w:color="auto"/>
      </w:divBdr>
    </w:div>
    <w:div w:id="538932484">
      <w:bodyDiv w:val="1"/>
      <w:marLeft w:val="0"/>
      <w:marRight w:val="0"/>
      <w:marTop w:val="0"/>
      <w:marBottom w:val="0"/>
      <w:divBdr>
        <w:top w:val="none" w:sz="0" w:space="0" w:color="auto"/>
        <w:left w:val="none" w:sz="0" w:space="0" w:color="auto"/>
        <w:bottom w:val="none" w:sz="0" w:space="0" w:color="auto"/>
        <w:right w:val="none" w:sz="0" w:space="0" w:color="auto"/>
      </w:divBdr>
    </w:div>
    <w:div w:id="544215419">
      <w:bodyDiv w:val="1"/>
      <w:marLeft w:val="0"/>
      <w:marRight w:val="0"/>
      <w:marTop w:val="0"/>
      <w:marBottom w:val="0"/>
      <w:divBdr>
        <w:top w:val="none" w:sz="0" w:space="0" w:color="auto"/>
        <w:left w:val="none" w:sz="0" w:space="0" w:color="auto"/>
        <w:bottom w:val="none" w:sz="0" w:space="0" w:color="auto"/>
        <w:right w:val="none" w:sz="0" w:space="0" w:color="auto"/>
      </w:divBdr>
    </w:div>
    <w:div w:id="573904015">
      <w:bodyDiv w:val="1"/>
      <w:marLeft w:val="0"/>
      <w:marRight w:val="0"/>
      <w:marTop w:val="0"/>
      <w:marBottom w:val="0"/>
      <w:divBdr>
        <w:top w:val="none" w:sz="0" w:space="0" w:color="auto"/>
        <w:left w:val="none" w:sz="0" w:space="0" w:color="auto"/>
        <w:bottom w:val="none" w:sz="0" w:space="0" w:color="auto"/>
        <w:right w:val="none" w:sz="0" w:space="0" w:color="auto"/>
      </w:divBdr>
    </w:div>
    <w:div w:id="587616492">
      <w:bodyDiv w:val="1"/>
      <w:marLeft w:val="0"/>
      <w:marRight w:val="0"/>
      <w:marTop w:val="0"/>
      <w:marBottom w:val="0"/>
      <w:divBdr>
        <w:top w:val="none" w:sz="0" w:space="0" w:color="auto"/>
        <w:left w:val="none" w:sz="0" w:space="0" w:color="auto"/>
        <w:bottom w:val="none" w:sz="0" w:space="0" w:color="auto"/>
        <w:right w:val="none" w:sz="0" w:space="0" w:color="auto"/>
      </w:divBdr>
    </w:div>
    <w:div w:id="589974357">
      <w:bodyDiv w:val="1"/>
      <w:marLeft w:val="0"/>
      <w:marRight w:val="0"/>
      <w:marTop w:val="0"/>
      <w:marBottom w:val="0"/>
      <w:divBdr>
        <w:top w:val="none" w:sz="0" w:space="0" w:color="auto"/>
        <w:left w:val="none" w:sz="0" w:space="0" w:color="auto"/>
        <w:bottom w:val="none" w:sz="0" w:space="0" w:color="auto"/>
        <w:right w:val="none" w:sz="0" w:space="0" w:color="auto"/>
      </w:divBdr>
    </w:div>
    <w:div w:id="696926233">
      <w:bodyDiv w:val="1"/>
      <w:marLeft w:val="0"/>
      <w:marRight w:val="0"/>
      <w:marTop w:val="0"/>
      <w:marBottom w:val="0"/>
      <w:divBdr>
        <w:top w:val="none" w:sz="0" w:space="0" w:color="auto"/>
        <w:left w:val="none" w:sz="0" w:space="0" w:color="auto"/>
        <w:bottom w:val="none" w:sz="0" w:space="0" w:color="auto"/>
        <w:right w:val="none" w:sz="0" w:space="0" w:color="auto"/>
      </w:divBdr>
    </w:div>
    <w:div w:id="716855184">
      <w:bodyDiv w:val="1"/>
      <w:marLeft w:val="0"/>
      <w:marRight w:val="0"/>
      <w:marTop w:val="0"/>
      <w:marBottom w:val="0"/>
      <w:divBdr>
        <w:top w:val="none" w:sz="0" w:space="0" w:color="auto"/>
        <w:left w:val="none" w:sz="0" w:space="0" w:color="auto"/>
        <w:bottom w:val="none" w:sz="0" w:space="0" w:color="auto"/>
        <w:right w:val="none" w:sz="0" w:space="0" w:color="auto"/>
      </w:divBdr>
    </w:div>
    <w:div w:id="723912681">
      <w:bodyDiv w:val="1"/>
      <w:marLeft w:val="0"/>
      <w:marRight w:val="0"/>
      <w:marTop w:val="0"/>
      <w:marBottom w:val="0"/>
      <w:divBdr>
        <w:top w:val="none" w:sz="0" w:space="0" w:color="auto"/>
        <w:left w:val="none" w:sz="0" w:space="0" w:color="auto"/>
        <w:bottom w:val="none" w:sz="0" w:space="0" w:color="auto"/>
        <w:right w:val="none" w:sz="0" w:space="0" w:color="auto"/>
      </w:divBdr>
    </w:div>
    <w:div w:id="777874015">
      <w:bodyDiv w:val="1"/>
      <w:marLeft w:val="0"/>
      <w:marRight w:val="0"/>
      <w:marTop w:val="0"/>
      <w:marBottom w:val="0"/>
      <w:divBdr>
        <w:top w:val="none" w:sz="0" w:space="0" w:color="auto"/>
        <w:left w:val="none" w:sz="0" w:space="0" w:color="auto"/>
        <w:bottom w:val="none" w:sz="0" w:space="0" w:color="auto"/>
        <w:right w:val="none" w:sz="0" w:space="0" w:color="auto"/>
      </w:divBdr>
    </w:div>
    <w:div w:id="800928702">
      <w:bodyDiv w:val="1"/>
      <w:marLeft w:val="0"/>
      <w:marRight w:val="0"/>
      <w:marTop w:val="0"/>
      <w:marBottom w:val="0"/>
      <w:divBdr>
        <w:top w:val="none" w:sz="0" w:space="0" w:color="auto"/>
        <w:left w:val="none" w:sz="0" w:space="0" w:color="auto"/>
        <w:bottom w:val="none" w:sz="0" w:space="0" w:color="auto"/>
        <w:right w:val="none" w:sz="0" w:space="0" w:color="auto"/>
      </w:divBdr>
      <w:divsChild>
        <w:div w:id="424808874">
          <w:marLeft w:val="446"/>
          <w:marRight w:val="0"/>
          <w:marTop w:val="160"/>
          <w:marBottom w:val="160"/>
          <w:divBdr>
            <w:top w:val="none" w:sz="0" w:space="0" w:color="auto"/>
            <w:left w:val="none" w:sz="0" w:space="0" w:color="auto"/>
            <w:bottom w:val="none" w:sz="0" w:space="0" w:color="auto"/>
            <w:right w:val="none" w:sz="0" w:space="0" w:color="auto"/>
          </w:divBdr>
        </w:div>
      </w:divsChild>
    </w:div>
    <w:div w:id="846868120">
      <w:bodyDiv w:val="1"/>
      <w:marLeft w:val="0"/>
      <w:marRight w:val="0"/>
      <w:marTop w:val="0"/>
      <w:marBottom w:val="0"/>
      <w:divBdr>
        <w:top w:val="none" w:sz="0" w:space="0" w:color="auto"/>
        <w:left w:val="none" w:sz="0" w:space="0" w:color="auto"/>
        <w:bottom w:val="none" w:sz="0" w:space="0" w:color="auto"/>
        <w:right w:val="none" w:sz="0" w:space="0" w:color="auto"/>
      </w:divBdr>
    </w:div>
    <w:div w:id="1113747076">
      <w:bodyDiv w:val="1"/>
      <w:marLeft w:val="0"/>
      <w:marRight w:val="0"/>
      <w:marTop w:val="0"/>
      <w:marBottom w:val="0"/>
      <w:divBdr>
        <w:top w:val="none" w:sz="0" w:space="0" w:color="auto"/>
        <w:left w:val="none" w:sz="0" w:space="0" w:color="auto"/>
        <w:bottom w:val="none" w:sz="0" w:space="0" w:color="auto"/>
        <w:right w:val="none" w:sz="0" w:space="0" w:color="auto"/>
      </w:divBdr>
    </w:div>
    <w:div w:id="1231966624">
      <w:bodyDiv w:val="1"/>
      <w:marLeft w:val="0"/>
      <w:marRight w:val="0"/>
      <w:marTop w:val="0"/>
      <w:marBottom w:val="0"/>
      <w:divBdr>
        <w:top w:val="none" w:sz="0" w:space="0" w:color="auto"/>
        <w:left w:val="none" w:sz="0" w:space="0" w:color="auto"/>
        <w:bottom w:val="none" w:sz="0" w:space="0" w:color="auto"/>
        <w:right w:val="none" w:sz="0" w:space="0" w:color="auto"/>
      </w:divBdr>
    </w:div>
    <w:div w:id="1345203757">
      <w:bodyDiv w:val="1"/>
      <w:marLeft w:val="0"/>
      <w:marRight w:val="0"/>
      <w:marTop w:val="0"/>
      <w:marBottom w:val="0"/>
      <w:divBdr>
        <w:top w:val="none" w:sz="0" w:space="0" w:color="auto"/>
        <w:left w:val="none" w:sz="0" w:space="0" w:color="auto"/>
        <w:bottom w:val="none" w:sz="0" w:space="0" w:color="auto"/>
        <w:right w:val="none" w:sz="0" w:space="0" w:color="auto"/>
      </w:divBdr>
      <w:divsChild>
        <w:div w:id="1892767743">
          <w:marLeft w:val="446"/>
          <w:marRight w:val="0"/>
          <w:marTop w:val="0"/>
          <w:marBottom w:val="0"/>
          <w:divBdr>
            <w:top w:val="none" w:sz="0" w:space="0" w:color="auto"/>
            <w:left w:val="none" w:sz="0" w:space="0" w:color="auto"/>
            <w:bottom w:val="none" w:sz="0" w:space="0" w:color="auto"/>
            <w:right w:val="none" w:sz="0" w:space="0" w:color="auto"/>
          </w:divBdr>
        </w:div>
        <w:div w:id="2012369215">
          <w:marLeft w:val="446"/>
          <w:marRight w:val="0"/>
          <w:marTop w:val="0"/>
          <w:marBottom w:val="0"/>
          <w:divBdr>
            <w:top w:val="none" w:sz="0" w:space="0" w:color="auto"/>
            <w:left w:val="none" w:sz="0" w:space="0" w:color="auto"/>
            <w:bottom w:val="none" w:sz="0" w:space="0" w:color="auto"/>
            <w:right w:val="none" w:sz="0" w:space="0" w:color="auto"/>
          </w:divBdr>
        </w:div>
        <w:div w:id="320161639">
          <w:marLeft w:val="446"/>
          <w:marRight w:val="0"/>
          <w:marTop w:val="0"/>
          <w:marBottom w:val="0"/>
          <w:divBdr>
            <w:top w:val="none" w:sz="0" w:space="0" w:color="auto"/>
            <w:left w:val="none" w:sz="0" w:space="0" w:color="auto"/>
            <w:bottom w:val="none" w:sz="0" w:space="0" w:color="auto"/>
            <w:right w:val="none" w:sz="0" w:space="0" w:color="auto"/>
          </w:divBdr>
        </w:div>
      </w:divsChild>
    </w:div>
    <w:div w:id="1376464568">
      <w:bodyDiv w:val="1"/>
      <w:marLeft w:val="0"/>
      <w:marRight w:val="0"/>
      <w:marTop w:val="0"/>
      <w:marBottom w:val="0"/>
      <w:divBdr>
        <w:top w:val="none" w:sz="0" w:space="0" w:color="auto"/>
        <w:left w:val="none" w:sz="0" w:space="0" w:color="auto"/>
        <w:bottom w:val="none" w:sz="0" w:space="0" w:color="auto"/>
        <w:right w:val="none" w:sz="0" w:space="0" w:color="auto"/>
      </w:divBdr>
    </w:div>
    <w:div w:id="1405177976">
      <w:bodyDiv w:val="1"/>
      <w:marLeft w:val="0"/>
      <w:marRight w:val="0"/>
      <w:marTop w:val="0"/>
      <w:marBottom w:val="0"/>
      <w:divBdr>
        <w:top w:val="none" w:sz="0" w:space="0" w:color="auto"/>
        <w:left w:val="none" w:sz="0" w:space="0" w:color="auto"/>
        <w:bottom w:val="none" w:sz="0" w:space="0" w:color="auto"/>
        <w:right w:val="none" w:sz="0" w:space="0" w:color="auto"/>
      </w:divBdr>
    </w:div>
    <w:div w:id="1497109852">
      <w:bodyDiv w:val="1"/>
      <w:marLeft w:val="0"/>
      <w:marRight w:val="0"/>
      <w:marTop w:val="0"/>
      <w:marBottom w:val="0"/>
      <w:divBdr>
        <w:top w:val="none" w:sz="0" w:space="0" w:color="auto"/>
        <w:left w:val="none" w:sz="0" w:space="0" w:color="auto"/>
        <w:bottom w:val="none" w:sz="0" w:space="0" w:color="auto"/>
        <w:right w:val="none" w:sz="0" w:space="0" w:color="auto"/>
      </w:divBdr>
    </w:div>
    <w:div w:id="1510949300">
      <w:bodyDiv w:val="1"/>
      <w:marLeft w:val="0"/>
      <w:marRight w:val="0"/>
      <w:marTop w:val="0"/>
      <w:marBottom w:val="0"/>
      <w:divBdr>
        <w:top w:val="none" w:sz="0" w:space="0" w:color="auto"/>
        <w:left w:val="none" w:sz="0" w:space="0" w:color="auto"/>
        <w:bottom w:val="none" w:sz="0" w:space="0" w:color="auto"/>
        <w:right w:val="none" w:sz="0" w:space="0" w:color="auto"/>
      </w:divBdr>
    </w:div>
    <w:div w:id="1533611470">
      <w:bodyDiv w:val="1"/>
      <w:marLeft w:val="0"/>
      <w:marRight w:val="0"/>
      <w:marTop w:val="0"/>
      <w:marBottom w:val="0"/>
      <w:divBdr>
        <w:top w:val="none" w:sz="0" w:space="0" w:color="auto"/>
        <w:left w:val="none" w:sz="0" w:space="0" w:color="auto"/>
        <w:bottom w:val="none" w:sz="0" w:space="0" w:color="auto"/>
        <w:right w:val="none" w:sz="0" w:space="0" w:color="auto"/>
      </w:divBdr>
    </w:div>
    <w:div w:id="1667828695">
      <w:bodyDiv w:val="1"/>
      <w:marLeft w:val="0"/>
      <w:marRight w:val="0"/>
      <w:marTop w:val="0"/>
      <w:marBottom w:val="0"/>
      <w:divBdr>
        <w:top w:val="none" w:sz="0" w:space="0" w:color="auto"/>
        <w:left w:val="none" w:sz="0" w:space="0" w:color="auto"/>
        <w:bottom w:val="none" w:sz="0" w:space="0" w:color="auto"/>
        <w:right w:val="none" w:sz="0" w:space="0" w:color="auto"/>
      </w:divBdr>
    </w:div>
    <w:div w:id="1762679028">
      <w:bodyDiv w:val="1"/>
      <w:marLeft w:val="0"/>
      <w:marRight w:val="0"/>
      <w:marTop w:val="0"/>
      <w:marBottom w:val="0"/>
      <w:divBdr>
        <w:top w:val="none" w:sz="0" w:space="0" w:color="auto"/>
        <w:left w:val="none" w:sz="0" w:space="0" w:color="auto"/>
        <w:bottom w:val="none" w:sz="0" w:space="0" w:color="auto"/>
        <w:right w:val="none" w:sz="0" w:space="0" w:color="auto"/>
      </w:divBdr>
    </w:div>
    <w:div w:id="1780678793">
      <w:bodyDiv w:val="1"/>
      <w:marLeft w:val="0"/>
      <w:marRight w:val="0"/>
      <w:marTop w:val="0"/>
      <w:marBottom w:val="0"/>
      <w:divBdr>
        <w:top w:val="none" w:sz="0" w:space="0" w:color="auto"/>
        <w:left w:val="none" w:sz="0" w:space="0" w:color="auto"/>
        <w:bottom w:val="none" w:sz="0" w:space="0" w:color="auto"/>
        <w:right w:val="none" w:sz="0" w:space="0" w:color="auto"/>
      </w:divBdr>
    </w:div>
    <w:div w:id="1791239722">
      <w:bodyDiv w:val="1"/>
      <w:marLeft w:val="0"/>
      <w:marRight w:val="0"/>
      <w:marTop w:val="0"/>
      <w:marBottom w:val="0"/>
      <w:divBdr>
        <w:top w:val="none" w:sz="0" w:space="0" w:color="auto"/>
        <w:left w:val="none" w:sz="0" w:space="0" w:color="auto"/>
        <w:bottom w:val="none" w:sz="0" w:space="0" w:color="auto"/>
        <w:right w:val="none" w:sz="0" w:space="0" w:color="auto"/>
      </w:divBdr>
    </w:div>
    <w:div w:id="1797942242">
      <w:bodyDiv w:val="1"/>
      <w:marLeft w:val="0"/>
      <w:marRight w:val="0"/>
      <w:marTop w:val="0"/>
      <w:marBottom w:val="0"/>
      <w:divBdr>
        <w:top w:val="none" w:sz="0" w:space="0" w:color="auto"/>
        <w:left w:val="none" w:sz="0" w:space="0" w:color="auto"/>
        <w:bottom w:val="none" w:sz="0" w:space="0" w:color="auto"/>
        <w:right w:val="none" w:sz="0" w:space="0" w:color="auto"/>
      </w:divBdr>
    </w:div>
    <w:div w:id="1841382141">
      <w:bodyDiv w:val="1"/>
      <w:marLeft w:val="0"/>
      <w:marRight w:val="0"/>
      <w:marTop w:val="0"/>
      <w:marBottom w:val="0"/>
      <w:divBdr>
        <w:top w:val="none" w:sz="0" w:space="0" w:color="auto"/>
        <w:left w:val="none" w:sz="0" w:space="0" w:color="auto"/>
        <w:bottom w:val="none" w:sz="0" w:space="0" w:color="auto"/>
        <w:right w:val="none" w:sz="0" w:space="0" w:color="auto"/>
      </w:divBdr>
      <w:divsChild>
        <w:div w:id="1426271441">
          <w:marLeft w:val="0"/>
          <w:marRight w:val="0"/>
          <w:marTop w:val="60"/>
          <w:marBottom w:val="60"/>
          <w:divBdr>
            <w:top w:val="none" w:sz="0" w:space="0" w:color="auto"/>
            <w:left w:val="none" w:sz="0" w:space="0" w:color="auto"/>
            <w:bottom w:val="none" w:sz="0" w:space="0" w:color="auto"/>
            <w:right w:val="none" w:sz="0" w:space="0" w:color="auto"/>
          </w:divBdr>
        </w:div>
      </w:divsChild>
    </w:div>
    <w:div w:id="1850681131">
      <w:bodyDiv w:val="1"/>
      <w:marLeft w:val="0"/>
      <w:marRight w:val="0"/>
      <w:marTop w:val="0"/>
      <w:marBottom w:val="0"/>
      <w:divBdr>
        <w:top w:val="none" w:sz="0" w:space="0" w:color="auto"/>
        <w:left w:val="none" w:sz="0" w:space="0" w:color="auto"/>
        <w:bottom w:val="none" w:sz="0" w:space="0" w:color="auto"/>
        <w:right w:val="none" w:sz="0" w:space="0" w:color="auto"/>
      </w:divBdr>
    </w:div>
    <w:div w:id="1885554440">
      <w:bodyDiv w:val="1"/>
      <w:marLeft w:val="0"/>
      <w:marRight w:val="0"/>
      <w:marTop w:val="0"/>
      <w:marBottom w:val="0"/>
      <w:divBdr>
        <w:top w:val="none" w:sz="0" w:space="0" w:color="auto"/>
        <w:left w:val="none" w:sz="0" w:space="0" w:color="auto"/>
        <w:bottom w:val="none" w:sz="0" w:space="0" w:color="auto"/>
        <w:right w:val="none" w:sz="0" w:space="0" w:color="auto"/>
      </w:divBdr>
    </w:div>
    <w:div w:id="1900897732">
      <w:bodyDiv w:val="1"/>
      <w:marLeft w:val="0"/>
      <w:marRight w:val="0"/>
      <w:marTop w:val="0"/>
      <w:marBottom w:val="0"/>
      <w:divBdr>
        <w:top w:val="none" w:sz="0" w:space="0" w:color="auto"/>
        <w:left w:val="none" w:sz="0" w:space="0" w:color="auto"/>
        <w:bottom w:val="none" w:sz="0" w:space="0" w:color="auto"/>
        <w:right w:val="none" w:sz="0" w:space="0" w:color="auto"/>
      </w:divBdr>
    </w:div>
    <w:div w:id="1984656518">
      <w:bodyDiv w:val="1"/>
      <w:marLeft w:val="0"/>
      <w:marRight w:val="0"/>
      <w:marTop w:val="0"/>
      <w:marBottom w:val="0"/>
      <w:divBdr>
        <w:top w:val="none" w:sz="0" w:space="0" w:color="auto"/>
        <w:left w:val="none" w:sz="0" w:space="0" w:color="auto"/>
        <w:bottom w:val="none" w:sz="0" w:space="0" w:color="auto"/>
        <w:right w:val="none" w:sz="0" w:space="0" w:color="auto"/>
      </w:divBdr>
    </w:div>
    <w:div w:id="2027704463">
      <w:bodyDiv w:val="1"/>
      <w:marLeft w:val="0"/>
      <w:marRight w:val="0"/>
      <w:marTop w:val="0"/>
      <w:marBottom w:val="0"/>
      <w:divBdr>
        <w:top w:val="none" w:sz="0" w:space="0" w:color="auto"/>
        <w:left w:val="none" w:sz="0" w:space="0" w:color="auto"/>
        <w:bottom w:val="none" w:sz="0" w:space="0" w:color="auto"/>
        <w:right w:val="none" w:sz="0" w:space="0" w:color="auto"/>
      </w:divBdr>
    </w:div>
    <w:div w:id="2050259553">
      <w:bodyDiv w:val="1"/>
      <w:marLeft w:val="0"/>
      <w:marRight w:val="0"/>
      <w:marTop w:val="0"/>
      <w:marBottom w:val="0"/>
      <w:divBdr>
        <w:top w:val="none" w:sz="0" w:space="0" w:color="auto"/>
        <w:left w:val="none" w:sz="0" w:space="0" w:color="auto"/>
        <w:bottom w:val="none" w:sz="0" w:space="0" w:color="auto"/>
        <w:right w:val="none" w:sz="0" w:space="0" w:color="auto"/>
      </w:divBdr>
    </w:div>
    <w:div w:id="2058506996">
      <w:bodyDiv w:val="1"/>
      <w:marLeft w:val="0"/>
      <w:marRight w:val="0"/>
      <w:marTop w:val="0"/>
      <w:marBottom w:val="0"/>
      <w:divBdr>
        <w:top w:val="none" w:sz="0" w:space="0" w:color="auto"/>
        <w:left w:val="none" w:sz="0" w:space="0" w:color="auto"/>
        <w:bottom w:val="none" w:sz="0" w:space="0" w:color="auto"/>
        <w:right w:val="none" w:sz="0" w:space="0" w:color="auto"/>
      </w:divBdr>
    </w:div>
    <w:div w:id="2083527839">
      <w:bodyDiv w:val="1"/>
      <w:marLeft w:val="0"/>
      <w:marRight w:val="0"/>
      <w:marTop w:val="0"/>
      <w:marBottom w:val="0"/>
      <w:divBdr>
        <w:top w:val="none" w:sz="0" w:space="0" w:color="auto"/>
        <w:left w:val="none" w:sz="0" w:space="0" w:color="auto"/>
        <w:bottom w:val="none" w:sz="0" w:space="0" w:color="auto"/>
        <w:right w:val="none" w:sz="0" w:space="0" w:color="auto"/>
      </w:divBdr>
    </w:div>
    <w:div w:id="211570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wm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footer" Target="footer2.xml"/><Relationship Id="rId10" Type="http://schemas.openxmlformats.org/officeDocument/2006/relationships/image" Target="https://znews-photo.zadn.vn/w1920/Uploaded/pwvopivp/2019_10_01/1.jpeg" TargetMode="Externa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DE9BB8-2D04-4295-94C8-48CD9A1F1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2</Pages>
  <Words>8397</Words>
  <Characters>4786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Phụ lục I</vt:lpstr>
    </vt:vector>
  </TitlesOfParts>
  <Company>Microsoft</Company>
  <LinksUpToDate>false</LinksUpToDate>
  <CharactersWithSpaces>56151</CharactersWithSpaces>
  <SharedDoc>false</SharedDoc>
  <HLinks>
    <vt:vector size="102" baseType="variant">
      <vt:variant>
        <vt:i4>262150</vt:i4>
      </vt:variant>
      <vt:variant>
        <vt:i4>48</vt:i4>
      </vt:variant>
      <vt:variant>
        <vt:i4>0</vt:i4>
      </vt:variant>
      <vt:variant>
        <vt:i4>5</vt:i4>
      </vt:variant>
      <vt:variant>
        <vt:lpwstr>javascript:ShowDetail('ChiTietBaoCaoHoiNghiKhoaHoc','Study on the Coupling Effect Between Surrounding Rock and Support Structures of Tunnels', 3061);</vt:lpwstr>
      </vt:variant>
      <vt:variant>
        <vt:lpwstr/>
      </vt:variant>
      <vt:variant>
        <vt:i4>2949240</vt:i4>
      </vt:variant>
      <vt:variant>
        <vt:i4>45</vt:i4>
      </vt:variant>
      <vt:variant>
        <vt:i4>0</vt:i4>
      </vt:variant>
      <vt:variant>
        <vt:i4>5</vt:i4>
      </vt:variant>
      <vt:variant>
        <vt:lpwstr>https://academic.oup.com/ijlct/advance-article/doi/10.1093/ijlct/ctz035/5542587</vt:lpwstr>
      </vt:variant>
      <vt:variant>
        <vt:lpwstr/>
      </vt:variant>
      <vt:variant>
        <vt:i4>8061018</vt:i4>
      </vt:variant>
      <vt:variant>
        <vt:i4>42</vt:i4>
      </vt:variant>
      <vt:variant>
        <vt:i4>0</vt:i4>
      </vt:variant>
      <vt:variant>
        <vt:i4>5</vt:i4>
      </vt:variant>
      <vt:variant>
        <vt:lpwstr>https://doi.org/10.1007/978-3-319-97112-4_175</vt:lpwstr>
      </vt:variant>
      <vt:variant>
        <vt:lpwstr/>
      </vt:variant>
      <vt:variant>
        <vt:i4>917584</vt:i4>
      </vt:variant>
      <vt:variant>
        <vt:i4>39</vt:i4>
      </vt:variant>
      <vt:variant>
        <vt:i4>0</vt:i4>
      </vt:variant>
      <vt:variant>
        <vt:i4>5</vt:i4>
      </vt:variant>
      <vt:variant>
        <vt:lpwstr>https://doi.org/10.22227/1997-0935.2016.7</vt:lpwstr>
      </vt:variant>
      <vt:variant>
        <vt:lpwstr/>
      </vt:variant>
      <vt:variant>
        <vt:i4>3997801</vt:i4>
      </vt:variant>
      <vt:variant>
        <vt:i4>36</vt:i4>
      </vt:variant>
      <vt:variant>
        <vt:i4>0</vt:i4>
      </vt:variant>
      <vt:variant>
        <vt:i4>5</vt:i4>
      </vt:variant>
      <vt:variant>
        <vt:lpwstr>https://doi.org/10.22227/1997-0935.2017.9.999-1009</vt:lpwstr>
      </vt:variant>
      <vt:variant>
        <vt:lpwstr/>
      </vt:variant>
      <vt:variant>
        <vt:i4>48</vt:i4>
      </vt:variant>
      <vt:variant>
        <vt:i4>33</vt:i4>
      </vt:variant>
      <vt:variant>
        <vt:i4>0</vt:i4>
      </vt:variant>
      <vt:variant>
        <vt:i4>5</vt:i4>
      </vt:variant>
      <vt:variant>
        <vt:lpwstr>https://doi.org/10.12737/article_5926a059214ca0.89600468</vt:lpwstr>
      </vt:variant>
      <vt:variant>
        <vt:lpwstr/>
      </vt:variant>
      <vt:variant>
        <vt:i4>62</vt:i4>
      </vt:variant>
      <vt:variant>
        <vt:i4>30</vt:i4>
      </vt:variant>
      <vt:variant>
        <vt:i4>0</vt:i4>
      </vt:variant>
      <vt:variant>
        <vt:i4>5</vt:i4>
      </vt:variant>
      <vt:variant>
        <vt:lpwstr>https://doi.org/10.12737/article_5b6d58455b5832.12667511</vt:lpwstr>
      </vt:variant>
      <vt:variant>
        <vt:lpwstr/>
      </vt:variant>
      <vt:variant>
        <vt:i4>786512</vt:i4>
      </vt:variant>
      <vt:variant>
        <vt:i4>27</vt:i4>
      </vt:variant>
      <vt:variant>
        <vt:i4>0</vt:i4>
      </vt:variant>
      <vt:variant>
        <vt:i4>5</vt:i4>
      </vt:variant>
      <vt:variant>
        <vt:lpwstr>https://doi.org/10.22227/1997-0935.2018.6.768-777</vt:lpwstr>
      </vt:variant>
      <vt:variant>
        <vt:lpwstr/>
      </vt:variant>
      <vt:variant>
        <vt:i4>3997812</vt:i4>
      </vt:variant>
      <vt:variant>
        <vt:i4>24</vt:i4>
      </vt:variant>
      <vt:variant>
        <vt:i4>0</vt:i4>
      </vt:variant>
      <vt:variant>
        <vt:i4>5</vt:i4>
      </vt:variant>
      <vt:variant>
        <vt:lpwstr>https://doi.org/10.1051/e3sconf/20183302030</vt:lpwstr>
      </vt:variant>
      <vt:variant>
        <vt:lpwstr/>
      </vt:variant>
      <vt:variant>
        <vt:i4>3604541</vt:i4>
      </vt:variant>
      <vt:variant>
        <vt:i4>21</vt:i4>
      </vt:variant>
      <vt:variant>
        <vt:i4>0</vt:i4>
      </vt:variant>
      <vt:variant>
        <vt:i4>5</vt:i4>
      </vt:variant>
      <vt:variant>
        <vt:lpwstr>https://doi.org/10.1088/1757-899X/365/3/032007</vt:lpwstr>
      </vt:variant>
      <vt:variant>
        <vt:lpwstr/>
      </vt:variant>
      <vt:variant>
        <vt:i4>3932276</vt:i4>
      </vt:variant>
      <vt:variant>
        <vt:i4>18</vt:i4>
      </vt:variant>
      <vt:variant>
        <vt:i4>0</vt:i4>
      </vt:variant>
      <vt:variant>
        <vt:i4>5</vt:i4>
      </vt:variant>
      <vt:variant>
        <vt:lpwstr>https://doi.org/10.1051/e3sconf/20183302029</vt:lpwstr>
      </vt:variant>
      <vt:variant>
        <vt:lpwstr/>
      </vt:variant>
      <vt:variant>
        <vt:i4>3670057</vt:i4>
      </vt:variant>
      <vt:variant>
        <vt:i4>15</vt:i4>
      </vt:variant>
      <vt:variant>
        <vt:i4>0</vt:i4>
      </vt:variant>
      <vt:variant>
        <vt:i4>5</vt:i4>
      </vt:variant>
      <vt:variant>
        <vt:lpwstr>https://doi.org/10.1051/matecconf/201825101005</vt:lpwstr>
      </vt:variant>
      <vt:variant>
        <vt:lpwstr/>
      </vt:variant>
      <vt:variant>
        <vt:i4>7733329</vt:i4>
      </vt:variant>
      <vt:variant>
        <vt:i4>12</vt:i4>
      </vt:variant>
      <vt:variant>
        <vt:i4>0</vt:i4>
      </vt:variant>
      <vt:variant>
        <vt:i4>5</vt:i4>
      </vt:variant>
      <vt:variant>
        <vt:lpwstr>https://doi.org/10.1007/978-3-030-19756-8_62</vt:lpwstr>
      </vt:variant>
      <vt:variant>
        <vt:lpwstr/>
      </vt:variant>
      <vt:variant>
        <vt:i4>7667793</vt:i4>
      </vt:variant>
      <vt:variant>
        <vt:i4>9</vt:i4>
      </vt:variant>
      <vt:variant>
        <vt:i4>0</vt:i4>
      </vt:variant>
      <vt:variant>
        <vt:i4>5</vt:i4>
      </vt:variant>
      <vt:variant>
        <vt:lpwstr>https://doi.org/10.1007/978-3-030-19756-8_61</vt:lpwstr>
      </vt:variant>
      <vt:variant>
        <vt:lpwstr/>
      </vt:variant>
      <vt:variant>
        <vt:i4>2555959</vt:i4>
      </vt:variant>
      <vt:variant>
        <vt:i4>6</vt:i4>
      </vt:variant>
      <vt:variant>
        <vt:i4>0</vt:i4>
      </vt:variant>
      <vt:variant>
        <vt:i4>5</vt:i4>
      </vt:variant>
      <vt:variant>
        <vt:lpwstr>https://doi.org/10.4028/www.scientific.net/MSF.974.312</vt:lpwstr>
      </vt:variant>
      <vt:variant>
        <vt:lpwstr/>
      </vt:variant>
      <vt:variant>
        <vt:i4>3866750</vt:i4>
      </vt:variant>
      <vt:variant>
        <vt:i4>3</vt:i4>
      </vt:variant>
      <vt:variant>
        <vt:i4>0</vt:i4>
      </vt:variant>
      <vt:variant>
        <vt:i4>5</vt:i4>
      </vt:variant>
      <vt:variant>
        <vt:lpwstr>https://doi.org/10.1051/e3sconf/20199702004</vt:lpwstr>
      </vt:variant>
      <vt:variant>
        <vt:lpwstr/>
      </vt:variant>
      <vt:variant>
        <vt:i4>4063333</vt:i4>
      </vt:variant>
      <vt:variant>
        <vt:i4>0</vt:i4>
      </vt:variant>
      <vt:variant>
        <vt:i4>0</vt:i4>
      </vt:variant>
      <vt:variant>
        <vt:i4>5</vt:i4>
      </vt:variant>
      <vt:variant>
        <vt:lpwstr>https://doi.org/10.3311/PPci.1373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ụ lục I</dc:title>
  <dc:creator>Home</dc:creator>
  <cp:lastModifiedBy>user</cp:lastModifiedBy>
  <cp:revision>25</cp:revision>
  <cp:lastPrinted>2020-12-24T15:26:00Z</cp:lastPrinted>
  <dcterms:created xsi:type="dcterms:W3CDTF">2021-04-23T00:53:00Z</dcterms:created>
  <dcterms:modified xsi:type="dcterms:W3CDTF">2021-04-23T03:36:00Z</dcterms:modified>
</cp:coreProperties>
</file>